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02E40" w14:textId="77777777" w:rsidR="00087ADE" w:rsidRPr="00AF47A8" w:rsidRDefault="00087ADE" w:rsidP="00087ADE">
      <w:pPr>
        <w:jc w:val="center"/>
        <w:rPr>
          <w:rFonts w:ascii="Times New Roman" w:hAnsi="Times New Roman" w:cs="Times New Roman"/>
          <w:b/>
          <w:bCs/>
          <w:sz w:val="34"/>
          <w:szCs w:val="34"/>
        </w:rPr>
      </w:pPr>
      <w:r w:rsidRPr="00AF47A8">
        <w:rPr>
          <w:rFonts w:ascii="Times New Roman" w:hAnsi="Times New Roman" w:cs="Times New Roman"/>
          <w:b/>
          <w:bCs/>
          <w:sz w:val="34"/>
          <w:szCs w:val="34"/>
        </w:rPr>
        <w:t>Challenges and Support of Community Health Nurses in the Implementation of Non-Communicable Disease (NCD) Health Promotion: A Qualitative Study</w:t>
      </w:r>
    </w:p>
    <w:p w14:paraId="187B3BEC" w14:textId="77777777" w:rsidR="00087ADE" w:rsidRPr="00230974" w:rsidRDefault="00087ADE" w:rsidP="00087ADE">
      <w:pPr>
        <w:pStyle w:val="Default"/>
        <w:jc w:val="center"/>
        <w:rPr>
          <w:sz w:val="23"/>
          <w:szCs w:val="23"/>
        </w:rPr>
      </w:pPr>
      <w:r>
        <w:rPr>
          <w:sz w:val="23"/>
          <w:szCs w:val="23"/>
        </w:rPr>
        <w:t>Rizkiyani Istifada</w:t>
      </w:r>
      <w:r w:rsidRPr="00B91B03">
        <w:rPr>
          <w:sz w:val="23"/>
          <w:szCs w:val="23"/>
          <w:vertAlign w:val="superscript"/>
        </w:rPr>
        <w:t>1</w:t>
      </w:r>
      <w:r>
        <w:rPr>
          <w:sz w:val="23"/>
          <w:szCs w:val="23"/>
        </w:rPr>
        <w:t xml:space="preserve">, </w:t>
      </w:r>
      <w:proofErr w:type="spellStart"/>
      <w:r>
        <w:rPr>
          <w:sz w:val="23"/>
          <w:szCs w:val="23"/>
        </w:rPr>
        <w:t>Eriyono</w:t>
      </w:r>
      <w:proofErr w:type="spellEnd"/>
      <w:r>
        <w:rPr>
          <w:sz w:val="23"/>
          <w:szCs w:val="23"/>
        </w:rPr>
        <w:t xml:space="preserve"> Budi Wijoyo</w:t>
      </w:r>
      <w:r w:rsidRPr="00B91B03">
        <w:rPr>
          <w:sz w:val="23"/>
          <w:szCs w:val="23"/>
          <w:vertAlign w:val="superscript"/>
        </w:rPr>
        <w:t>2</w:t>
      </w:r>
      <w:r>
        <w:rPr>
          <w:sz w:val="23"/>
          <w:szCs w:val="23"/>
        </w:rPr>
        <w:t>, Hera Hastuti</w:t>
      </w:r>
      <w:r w:rsidRPr="00B91B03">
        <w:rPr>
          <w:sz w:val="23"/>
          <w:szCs w:val="23"/>
          <w:vertAlign w:val="superscript"/>
        </w:rPr>
        <w:t>2</w:t>
      </w:r>
      <w:r>
        <w:rPr>
          <w:sz w:val="23"/>
          <w:szCs w:val="23"/>
        </w:rPr>
        <w:t>, Kartini</w:t>
      </w:r>
      <w:r w:rsidRPr="00B91B03">
        <w:rPr>
          <w:sz w:val="23"/>
          <w:szCs w:val="23"/>
          <w:vertAlign w:val="superscript"/>
        </w:rPr>
        <w:t>2</w:t>
      </w:r>
    </w:p>
    <w:p w14:paraId="4AB68B13" w14:textId="77777777" w:rsidR="00087ADE" w:rsidRPr="00B91B03" w:rsidRDefault="00087ADE" w:rsidP="00087ADE">
      <w:pPr>
        <w:pStyle w:val="Default"/>
        <w:jc w:val="center"/>
        <w:rPr>
          <w:sz w:val="23"/>
          <w:szCs w:val="23"/>
        </w:rPr>
      </w:pPr>
      <w:r w:rsidRPr="007F667D">
        <w:rPr>
          <w:sz w:val="23"/>
          <w:szCs w:val="23"/>
          <w:vertAlign w:val="superscript"/>
        </w:rPr>
        <w:t>1&amp;2</w:t>
      </w:r>
      <w:r>
        <w:rPr>
          <w:sz w:val="23"/>
          <w:szCs w:val="23"/>
        </w:rPr>
        <w:t xml:space="preserve"> </w:t>
      </w:r>
      <w:r>
        <w:rPr>
          <w:sz w:val="16"/>
          <w:szCs w:val="16"/>
        </w:rPr>
        <w:t>Universitas Muhammadiyah Tangerang</w:t>
      </w:r>
    </w:p>
    <w:p w14:paraId="58023689" w14:textId="77777777" w:rsidR="00087ADE" w:rsidRDefault="00087ADE" w:rsidP="00087ADE">
      <w:pPr>
        <w:pStyle w:val="Default"/>
        <w:jc w:val="center"/>
        <w:rPr>
          <w:b/>
          <w:bCs/>
          <w:sz w:val="23"/>
          <w:szCs w:val="23"/>
        </w:rPr>
      </w:pPr>
    </w:p>
    <w:p w14:paraId="72A35A0E" w14:textId="77777777" w:rsidR="00087ADE" w:rsidRDefault="00087ADE" w:rsidP="00087ADE">
      <w:pPr>
        <w:pStyle w:val="Default"/>
        <w:rPr>
          <w:sz w:val="23"/>
          <w:szCs w:val="23"/>
        </w:rPr>
      </w:pPr>
    </w:p>
    <w:p w14:paraId="3EAC68D5" w14:textId="67E7E872" w:rsidR="00087ADE" w:rsidRPr="00AF47A8" w:rsidRDefault="00AF47A8" w:rsidP="00087ADE">
      <w:pPr>
        <w:spacing w:after="0" w:line="240" w:lineRule="auto"/>
        <w:jc w:val="both"/>
        <w:rPr>
          <w:rFonts w:ascii="Times New Roman" w:hAnsi="Times New Roman" w:cs="Times New Roman"/>
          <w:sz w:val="20"/>
          <w:szCs w:val="20"/>
        </w:rPr>
      </w:pPr>
      <w:r w:rsidRPr="00AF47A8">
        <w:rPr>
          <w:rFonts w:ascii="Times New Roman" w:hAnsi="Times New Roman" w:cs="Times New Roman"/>
          <w:b/>
          <w:bCs/>
          <w:sz w:val="20"/>
          <w:szCs w:val="20"/>
        </w:rPr>
        <w:t>Abstract.</w:t>
      </w:r>
      <w:r>
        <w:rPr>
          <w:rFonts w:ascii="Times New Roman" w:hAnsi="Times New Roman" w:cs="Times New Roman"/>
          <w:sz w:val="20"/>
          <w:szCs w:val="20"/>
        </w:rPr>
        <w:t xml:space="preserve"> </w:t>
      </w:r>
      <w:r w:rsidR="00087ADE" w:rsidRPr="00AF47A8">
        <w:rPr>
          <w:rFonts w:ascii="Times New Roman" w:hAnsi="Times New Roman" w:cs="Times New Roman"/>
          <w:sz w:val="20"/>
          <w:szCs w:val="20"/>
        </w:rPr>
        <w:t>The increasing prevalence and low understanding of risk factors for non-communicable diseases (NCD) are the focus of implementing health promotion to the community. The task of community nurses is to provide health promotion to the community, one of which is the topic of non-communicable diseases. Health promotion requires support from various stakeholders because nurses get several challenges during the implementation</w:t>
      </w:r>
      <w:r>
        <w:rPr>
          <w:rFonts w:ascii="Times New Roman" w:hAnsi="Times New Roman" w:cs="Times New Roman"/>
          <w:sz w:val="20"/>
          <w:szCs w:val="20"/>
        </w:rPr>
        <w:t xml:space="preserve">. </w:t>
      </w:r>
      <w:r w:rsidR="00087ADE" w:rsidRPr="00AF47A8">
        <w:rPr>
          <w:rFonts w:ascii="Times New Roman" w:hAnsi="Times New Roman" w:cs="Times New Roman"/>
          <w:sz w:val="20"/>
          <w:szCs w:val="20"/>
        </w:rPr>
        <w:t>This study aims to determine the challenges and support of community health nurses in the implementation of NCD health promotion</w:t>
      </w:r>
      <w:r>
        <w:rPr>
          <w:rFonts w:ascii="Times New Roman" w:hAnsi="Times New Roman" w:cs="Times New Roman"/>
          <w:sz w:val="20"/>
          <w:szCs w:val="20"/>
        </w:rPr>
        <w:t xml:space="preserve">. </w:t>
      </w:r>
      <w:r w:rsidR="00087ADE" w:rsidRPr="00AF47A8">
        <w:rPr>
          <w:rFonts w:ascii="Times New Roman" w:hAnsi="Times New Roman" w:cs="Times New Roman"/>
          <w:sz w:val="20"/>
          <w:szCs w:val="20"/>
        </w:rPr>
        <w:t xml:space="preserve">This study used a qualitative-descriptive phenomenology study with a total of 16 nurses from the community health centre. The sampling technique used was purposive sampling. Data analysis used the </w:t>
      </w:r>
      <w:proofErr w:type="spellStart"/>
      <w:r w:rsidR="00087ADE" w:rsidRPr="00AF47A8">
        <w:rPr>
          <w:rFonts w:ascii="Times New Roman" w:hAnsi="Times New Roman" w:cs="Times New Roman"/>
          <w:sz w:val="20"/>
          <w:szCs w:val="20"/>
        </w:rPr>
        <w:t>Colaizzi</w:t>
      </w:r>
      <w:proofErr w:type="spellEnd"/>
      <w:r w:rsidR="00087ADE" w:rsidRPr="00AF47A8">
        <w:rPr>
          <w:rFonts w:ascii="Times New Roman" w:hAnsi="Times New Roman" w:cs="Times New Roman"/>
          <w:sz w:val="20"/>
          <w:szCs w:val="20"/>
        </w:rPr>
        <w:t xml:space="preserve"> approach.</w:t>
      </w:r>
      <w:r>
        <w:rPr>
          <w:rFonts w:ascii="Times New Roman" w:hAnsi="Times New Roman" w:cs="Times New Roman"/>
          <w:sz w:val="20"/>
          <w:szCs w:val="20"/>
        </w:rPr>
        <w:t xml:space="preserve"> </w:t>
      </w:r>
      <w:r w:rsidR="00087ADE" w:rsidRPr="00AF47A8">
        <w:rPr>
          <w:rFonts w:ascii="Times New Roman" w:hAnsi="Times New Roman" w:cs="Times New Roman"/>
          <w:sz w:val="20"/>
          <w:szCs w:val="20"/>
        </w:rPr>
        <w:t>The results of the study showed several challenges and support in implementing NCD' health promotion, including (1) Challenges of the paradigm of health service utilization, (2) Challenges of workload from the main task, (3) Challenges of limited capabilities and facilities, (4) Support of resources, (5) The existence of high commitment, and (6) The existence of good management</w:t>
      </w:r>
      <w:r>
        <w:rPr>
          <w:rFonts w:ascii="Times New Roman" w:hAnsi="Times New Roman" w:cs="Times New Roman"/>
          <w:sz w:val="20"/>
          <w:szCs w:val="20"/>
        </w:rPr>
        <w:t>.</w:t>
      </w:r>
      <w:r w:rsidR="00087ADE" w:rsidRPr="00AF47A8">
        <w:rPr>
          <w:rFonts w:ascii="Times New Roman" w:hAnsi="Times New Roman" w:cs="Times New Roman"/>
          <w:sz w:val="20"/>
          <w:szCs w:val="20"/>
        </w:rPr>
        <w:t xml:space="preserve"> The challenges and support illustrate that the importance of participation from community, stakeholders, and colleagues in the implementation of NCD health promotion.</w:t>
      </w:r>
    </w:p>
    <w:p w14:paraId="773E8A11" w14:textId="77777777" w:rsidR="00087ADE" w:rsidRPr="00AF47A8" w:rsidRDefault="00087ADE" w:rsidP="00087ADE">
      <w:pPr>
        <w:pStyle w:val="Default"/>
        <w:rPr>
          <w:b/>
          <w:bCs/>
          <w:sz w:val="20"/>
          <w:szCs w:val="20"/>
        </w:rPr>
      </w:pPr>
    </w:p>
    <w:p w14:paraId="3543B473" w14:textId="77777777" w:rsidR="00087ADE" w:rsidRPr="00AF47A8" w:rsidRDefault="00087ADE" w:rsidP="00087ADE">
      <w:pPr>
        <w:pStyle w:val="Default"/>
        <w:rPr>
          <w:sz w:val="20"/>
          <w:szCs w:val="20"/>
        </w:rPr>
      </w:pPr>
      <w:r w:rsidRPr="00AF47A8">
        <w:rPr>
          <w:sz w:val="20"/>
          <w:szCs w:val="20"/>
        </w:rPr>
        <w:t>Keywords: challenges, community health nurses, health promotion, non-communicable disease, supported.</w:t>
      </w:r>
    </w:p>
    <w:p w14:paraId="016E6670" w14:textId="77777777" w:rsidR="00087ADE" w:rsidRPr="00AF47A8" w:rsidRDefault="00087ADE" w:rsidP="00087ADE">
      <w:pPr>
        <w:pStyle w:val="Default"/>
        <w:rPr>
          <w:sz w:val="23"/>
          <w:szCs w:val="23"/>
        </w:rPr>
      </w:pPr>
    </w:p>
    <w:p w14:paraId="035C952F" w14:textId="77777777" w:rsidR="00087ADE" w:rsidRDefault="00087ADE" w:rsidP="00087ADE">
      <w:pPr>
        <w:pStyle w:val="Default"/>
        <w:rPr>
          <w:b/>
          <w:bCs/>
          <w:sz w:val="23"/>
          <w:szCs w:val="23"/>
        </w:rPr>
      </w:pPr>
    </w:p>
    <w:p w14:paraId="11D3CBEC" w14:textId="77777777" w:rsidR="00087ADE" w:rsidRDefault="00087ADE" w:rsidP="00087ADE">
      <w:pPr>
        <w:pStyle w:val="Default"/>
        <w:rPr>
          <w:sz w:val="23"/>
          <w:szCs w:val="23"/>
        </w:rPr>
      </w:pPr>
      <w:r>
        <w:rPr>
          <w:b/>
          <w:bCs/>
          <w:sz w:val="23"/>
          <w:szCs w:val="23"/>
        </w:rPr>
        <w:t xml:space="preserve">*Corresponding author: </w:t>
      </w:r>
    </w:p>
    <w:p w14:paraId="0542E347" w14:textId="77777777" w:rsidR="00087ADE" w:rsidRDefault="00087ADE" w:rsidP="00087ADE">
      <w:pPr>
        <w:pStyle w:val="Default"/>
        <w:rPr>
          <w:sz w:val="23"/>
          <w:szCs w:val="23"/>
        </w:rPr>
      </w:pPr>
      <w:r>
        <w:rPr>
          <w:sz w:val="23"/>
          <w:szCs w:val="23"/>
        </w:rPr>
        <w:t xml:space="preserve"> </w:t>
      </w:r>
      <w:proofErr w:type="gramStart"/>
      <w:r>
        <w:rPr>
          <w:sz w:val="23"/>
          <w:szCs w:val="23"/>
        </w:rPr>
        <w:t>Name :</w:t>
      </w:r>
      <w:proofErr w:type="gramEnd"/>
      <w:r>
        <w:rPr>
          <w:sz w:val="23"/>
          <w:szCs w:val="23"/>
        </w:rPr>
        <w:t xml:space="preserve"> Rizkiyani Istifada</w:t>
      </w:r>
    </w:p>
    <w:p w14:paraId="7215DA63" w14:textId="77777777" w:rsidR="00087ADE" w:rsidRDefault="00087ADE" w:rsidP="00087ADE">
      <w:pPr>
        <w:pStyle w:val="Default"/>
        <w:rPr>
          <w:sz w:val="23"/>
          <w:szCs w:val="23"/>
        </w:rPr>
      </w:pPr>
      <w:r>
        <w:rPr>
          <w:sz w:val="23"/>
          <w:szCs w:val="23"/>
        </w:rPr>
        <w:t> E-mail: rizkiyani.istifada@gmail.com</w:t>
      </w:r>
    </w:p>
    <w:p w14:paraId="4B67F1D2" w14:textId="44CCEB70" w:rsidR="00087ADE" w:rsidRDefault="00087ADE" w:rsidP="00087ADE">
      <w:pPr>
        <w:pStyle w:val="Default"/>
        <w:rPr>
          <w:sz w:val="23"/>
          <w:szCs w:val="23"/>
        </w:rPr>
      </w:pPr>
      <w:r>
        <w:rPr>
          <w:sz w:val="23"/>
          <w:szCs w:val="23"/>
        </w:rPr>
        <w:t> Institution: Universitas Muhammadiyah Tangerang</w:t>
      </w:r>
    </w:p>
    <w:p w14:paraId="047101FB" w14:textId="7E65A8EF" w:rsidR="00087ADE" w:rsidRDefault="00087ADE" w:rsidP="00087ADE">
      <w:pPr>
        <w:pStyle w:val="Default"/>
        <w:rPr>
          <w:sz w:val="23"/>
          <w:szCs w:val="23"/>
        </w:rPr>
      </w:pPr>
    </w:p>
    <w:p w14:paraId="1D0EE637" w14:textId="51D7C852" w:rsidR="00087ADE" w:rsidRPr="00AF47A8" w:rsidRDefault="00087ADE" w:rsidP="00087ADE">
      <w:pPr>
        <w:pStyle w:val="Default"/>
        <w:rPr>
          <w:b/>
          <w:bCs/>
          <w:sz w:val="22"/>
          <w:szCs w:val="22"/>
        </w:rPr>
      </w:pPr>
      <w:r w:rsidRPr="00AF47A8">
        <w:rPr>
          <w:b/>
          <w:bCs/>
          <w:sz w:val="22"/>
          <w:szCs w:val="22"/>
        </w:rPr>
        <w:t>Introduction</w:t>
      </w:r>
    </w:p>
    <w:p w14:paraId="5E2CD61E" w14:textId="791F1F0D" w:rsidR="00087ADE" w:rsidRPr="00AF47A8" w:rsidRDefault="00087ADE" w:rsidP="009D5BBD">
      <w:pPr>
        <w:pStyle w:val="Default"/>
        <w:jc w:val="both"/>
        <w:rPr>
          <w:sz w:val="22"/>
          <w:szCs w:val="22"/>
        </w:rPr>
      </w:pPr>
    </w:p>
    <w:p w14:paraId="3C08FCA8" w14:textId="0AE18434" w:rsidR="00087ADE" w:rsidRPr="00AF47A8" w:rsidRDefault="00087ADE" w:rsidP="009D5BBD">
      <w:pPr>
        <w:pStyle w:val="Default"/>
        <w:jc w:val="both"/>
        <w:rPr>
          <w:sz w:val="22"/>
          <w:szCs w:val="22"/>
        </w:rPr>
      </w:pPr>
      <w:r w:rsidRPr="00AF47A8">
        <w:rPr>
          <w:sz w:val="22"/>
          <w:szCs w:val="22"/>
        </w:rPr>
        <w:t xml:space="preserve">Non-communicable diseases are still the leading cause of death in the world. Every year, as many as 41 million people die from heart attacks, stroke, cancer, chronic respiratory disease, diabetes, or mental illness </w:t>
      </w:r>
      <w:r w:rsidR="009D5BBD" w:rsidRPr="00AF47A8">
        <w:rPr>
          <w:sz w:val="22"/>
          <w:szCs w:val="22"/>
        </w:rPr>
        <w:fldChar w:fldCharType="begin" w:fldLock="1"/>
      </w:r>
      <w:r w:rsidR="00F166E1" w:rsidRPr="00AF47A8">
        <w:rPr>
          <w:sz w:val="22"/>
          <w:szCs w:val="22"/>
        </w:rPr>
        <w:instrText>ADDIN CSL_CITATION {"citationItems":[{"id":"ITEM-1","itemData":{"DOI":"10.5005/jp/books/11410_18","ISBN":"9789240000490","ISSN":"00438502","abstract":"Examines the world problem of dealing with such diseases as cancer, tobacco-caused diseases, cystic fibrosis, inherited diseases, diabetes, brittle bones, heart attacks, and dental decay. -D.J.Davis","author":[{"dropping-particle":"","family":"World Health Organization (WHO)","given":"","non-dropping-particle":"","parse-names":false,"suffix":""}],"container-title":"World Health Organization","id":"ITEM-1","issue":"Oct","issued":{"date-parts":[["2020"]]},"publisher-place":"Switzerland","title":"Non-communicable diseases Progress Monitor 2020","type":"report"},"uris":["http://www.mendeley.com/documents/?uuid=27425eb6-dd72-4dfd-b241-deda480ace5e"]}],"mendeley":{"formattedCitation":"(1)","manualFormatting":"(World Health Organization, 2020)","plainTextFormattedCitation":"(1)","previouslyFormattedCitation":"(1)"},"properties":{"noteIndex":0},"schema":"https://github.com/citation-style-language/schema/raw/master/csl-citation.json"}</w:instrText>
      </w:r>
      <w:r w:rsidR="009D5BBD" w:rsidRPr="00AF47A8">
        <w:rPr>
          <w:sz w:val="22"/>
          <w:szCs w:val="22"/>
        </w:rPr>
        <w:fldChar w:fldCharType="separate"/>
      </w:r>
      <w:r w:rsidR="009D5BBD" w:rsidRPr="00AF47A8">
        <w:rPr>
          <w:noProof/>
          <w:sz w:val="22"/>
          <w:szCs w:val="22"/>
        </w:rPr>
        <w:t>(World Health Organization, 2020)</w:t>
      </w:r>
      <w:r w:rsidR="009D5BBD" w:rsidRPr="00AF47A8">
        <w:rPr>
          <w:sz w:val="22"/>
          <w:szCs w:val="22"/>
        </w:rPr>
        <w:fldChar w:fldCharType="end"/>
      </w:r>
      <w:r w:rsidR="009D5BBD" w:rsidRPr="00AF47A8">
        <w:rPr>
          <w:sz w:val="22"/>
          <w:szCs w:val="22"/>
        </w:rPr>
        <w:t xml:space="preserve">. </w:t>
      </w:r>
      <w:r w:rsidRPr="00AF47A8">
        <w:rPr>
          <w:sz w:val="22"/>
          <w:szCs w:val="22"/>
        </w:rPr>
        <w:t xml:space="preserve">The problem of non-communicable diseases has an impact on social conditions and affects the economy. The results of the WHO report (2020) explain that if a country has an exemplary implementation in overcoming the problem of non-communicable diseases, then a country will save 10 million people living in 2025 and prevent 17 million people from stroke and heart attack in 2030 </w:t>
      </w:r>
      <w:r w:rsidR="00200750" w:rsidRPr="00AF47A8">
        <w:rPr>
          <w:sz w:val="22"/>
          <w:szCs w:val="22"/>
        </w:rPr>
        <w:fldChar w:fldCharType="begin" w:fldLock="1"/>
      </w:r>
      <w:r w:rsidR="00F166E1" w:rsidRPr="00AF47A8">
        <w:rPr>
          <w:sz w:val="22"/>
          <w:szCs w:val="22"/>
        </w:rPr>
        <w:instrText>ADDIN CSL_CITATION {"citationItems":[{"id":"ITEM-1","itemData":{"DOI":"10.5005/jp/books/11410_18","ISBN":"9789240000490","ISSN":"00438502","abstract":"Examines the world problem of dealing with such diseases as cancer, tobacco-caused diseases, cystic fibrosis, inherited diseases, diabetes, brittle bones, heart attacks, and dental decay. -D.J.Davis","author":[{"dropping-particle":"","family":"World Health Organization (WHO)","given":"","non-dropping-particle":"","parse-names":false,"suffix":""}],"container-title":"World Health Organization","id":"ITEM-1","issue":"Oct","issued":{"date-parts":[["2020"]]},"publisher-place":"Switzerland","title":"Non-communicable diseases Progress Monitor 2020","type":"report"},"uris":["http://www.mendeley.com/documents/?uuid=27425eb6-dd72-4dfd-b241-deda480ace5e"]}],"mendeley":{"formattedCitation":"(1)","plainTextFormattedCitation":"(1)","previouslyFormattedCitation":"(1)"},"properties":{"noteIndex":0},"schema":"https://github.com/citation-style-language/schema/raw/master/csl-citation.json"}</w:instrText>
      </w:r>
      <w:r w:rsidR="00200750" w:rsidRPr="00AF47A8">
        <w:rPr>
          <w:sz w:val="22"/>
          <w:szCs w:val="22"/>
        </w:rPr>
        <w:fldChar w:fldCharType="separate"/>
      </w:r>
      <w:r w:rsidR="00200750" w:rsidRPr="00AF47A8">
        <w:rPr>
          <w:noProof/>
          <w:sz w:val="22"/>
          <w:szCs w:val="22"/>
        </w:rPr>
        <w:t>(1)</w:t>
      </w:r>
      <w:r w:rsidR="00200750" w:rsidRPr="00AF47A8">
        <w:rPr>
          <w:sz w:val="22"/>
          <w:szCs w:val="22"/>
        </w:rPr>
        <w:fldChar w:fldCharType="end"/>
      </w:r>
      <w:r w:rsidR="009D5BBD" w:rsidRPr="00AF47A8">
        <w:rPr>
          <w:sz w:val="22"/>
          <w:szCs w:val="22"/>
        </w:rPr>
        <w:t xml:space="preserve">. </w:t>
      </w:r>
      <w:r w:rsidRPr="00AF47A8">
        <w:rPr>
          <w:sz w:val="22"/>
          <w:szCs w:val="22"/>
        </w:rPr>
        <w:t>Primary level services have a significant role in implementing health promotion to prevent deaths from NCDs.</w:t>
      </w:r>
    </w:p>
    <w:p w14:paraId="6B53FC5C" w14:textId="77777777" w:rsidR="00087ADE" w:rsidRPr="00AF47A8" w:rsidRDefault="00087ADE" w:rsidP="009D5BBD">
      <w:pPr>
        <w:pStyle w:val="Default"/>
        <w:jc w:val="both"/>
        <w:rPr>
          <w:sz w:val="22"/>
          <w:szCs w:val="22"/>
        </w:rPr>
      </w:pPr>
    </w:p>
    <w:p w14:paraId="7F6F6EE2" w14:textId="752707B9" w:rsidR="009D5BBD" w:rsidRPr="00AF47A8" w:rsidRDefault="00087ADE" w:rsidP="009D5BBD">
      <w:pPr>
        <w:spacing w:after="0" w:line="240" w:lineRule="auto"/>
        <w:jc w:val="both"/>
        <w:rPr>
          <w:rFonts w:ascii="Times New Roman" w:hAnsi="Times New Roman" w:cs="Times New Roman"/>
        </w:rPr>
      </w:pPr>
      <w:r w:rsidRPr="00AF47A8">
        <w:rPr>
          <w:rFonts w:ascii="Times New Roman" w:hAnsi="Times New Roman" w:cs="Times New Roman"/>
        </w:rPr>
        <w:t xml:space="preserve">Health promotion is a process to improve the health control of everyone </w:t>
      </w:r>
      <w:r w:rsidR="009D5BBD"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017/CBO9781107415324.004","ISBN":"9788578110796","ISSN":"1098-6596","PMID":"25246403","abstract":"Population health is an approach to health that aims to improve the health of the entire population and to reduce health inequities among population groups. In order to reach these objectives, it looks at and acts upon the broad range of factors and conditions that have a strong influence on our health.","author":[{"dropping-particle":"","family":"World Health Organization","given":"","non-dropping-particle":"","parse-names":false,"suffix":""}],"container-title":"Health Promotion","id":"ITEM-1","issued":{"date-parts":[["1986"]]},"title":"Ottawa Charter for Health Promotion First International Conference on Health Promotion","type":"article-journal"},"uris":["http://www.mendeley.com/documents/?uuid=78bc7f3a-324a-4ff8-91b6-389121cdd70d"]}],"mendeley":{"formattedCitation":"(2)","plainTextFormattedCitation":"(2)","previouslyFormattedCitation":"(2)"},"properties":{"noteIndex":0},"schema":"https://github.com/citation-style-language/schema/raw/master/csl-citation.json"}</w:instrText>
      </w:r>
      <w:r w:rsidR="009D5BBD" w:rsidRPr="00AF47A8">
        <w:rPr>
          <w:rFonts w:ascii="Times New Roman" w:hAnsi="Times New Roman" w:cs="Times New Roman"/>
        </w:rPr>
        <w:fldChar w:fldCharType="separate"/>
      </w:r>
      <w:r w:rsidR="00200750" w:rsidRPr="00AF47A8">
        <w:rPr>
          <w:rFonts w:ascii="Times New Roman" w:hAnsi="Times New Roman" w:cs="Times New Roman"/>
          <w:noProof/>
        </w:rPr>
        <w:t>(2)</w:t>
      </w:r>
      <w:r w:rsidR="009D5BBD" w:rsidRPr="00AF47A8">
        <w:rPr>
          <w:rFonts w:ascii="Times New Roman" w:hAnsi="Times New Roman" w:cs="Times New Roman"/>
        </w:rPr>
        <w:fldChar w:fldCharType="end"/>
      </w:r>
      <w:r w:rsidRPr="00AF47A8">
        <w:rPr>
          <w:rFonts w:ascii="Times New Roman" w:hAnsi="Times New Roman" w:cs="Times New Roman"/>
        </w:rPr>
        <w:t xml:space="preserve">. Implementing promotive and preventive efforts is one of the strategies formulated in the Sustainable Development Goals (SDGs). One of the targets for adequate universal health coverage (UHC) is strengthening health services to prevent and control NCDs </w:t>
      </w:r>
      <w:r w:rsidR="009D5BBD"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533/9781845697822.1","ISBN":"9780444627353","abstract":"Overview The 2030 Agenda for Sustainable Development (1) is the world's first comprehensive blueprint for sustainable development. Launched at the end of 2015, this Agenda frames health and well-being as both outcomes and foundations of social inclusion, poverty reduction and environmental protection. From a health perspective, development can be said to be \" sustainable \" when resources – natural and manufactured – are managed by and for all individuals in ways which support the health and well-being of present and future generations (2). 1 In addition to acting as a stimulus for action, the 2030 Agenda provides an opportunity to build better systems for health – by strengthening health systems per se to achieve universal health coverage (UHC), and by recognizing that health depends upon, and in turn supports, productivity in other key sectors such as agriculture, education, employment, energy, the environment and the economy. To help build better systems for health and to achieve the Sustainable Development Goals (SDGs) WHO is promoting","author":[{"dropping-particle":"","family":"United Nations World Commission on Environment and Development","given":"","non-dropping-particle":"","parse-names":false,"suffix":""}],"id":"ITEM-1","issue":"1","issued":{"date-parts":[["2017"]]},"page":"1-28","title":"Six Lines of Action To Promote Health in the 2030 Agenda for Sustainable Development","type":"article-journal"},"uris":["http://www.mendeley.com/documents/?uuid=2c82a088-e543-4330-ab93-542cfc0163e6"]}],"mendeley":{"formattedCitation":"(3)","plainTextFormattedCitation":"(3)","previouslyFormattedCitation":"(3)"},"properties":{"noteIndex":0},"schema":"https://github.com/citation-style-language/schema/raw/master/csl-citation.json"}</w:instrText>
      </w:r>
      <w:r w:rsidR="009D5BBD" w:rsidRPr="00AF47A8">
        <w:rPr>
          <w:rFonts w:ascii="Times New Roman" w:hAnsi="Times New Roman" w:cs="Times New Roman"/>
        </w:rPr>
        <w:fldChar w:fldCharType="separate"/>
      </w:r>
      <w:r w:rsidR="00200750" w:rsidRPr="00AF47A8">
        <w:rPr>
          <w:rFonts w:ascii="Times New Roman" w:hAnsi="Times New Roman" w:cs="Times New Roman"/>
          <w:noProof/>
        </w:rPr>
        <w:t>(3)</w:t>
      </w:r>
      <w:r w:rsidR="009D5BBD" w:rsidRPr="00AF47A8">
        <w:rPr>
          <w:rFonts w:ascii="Times New Roman" w:hAnsi="Times New Roman" w:cs="Times New Roman"/>
        </w:rPr>
        <w:fldChar w:fldCharType="end"/>
      </w:r>
      <w:r w:rsidRPr="00AF47A8">
        <w:rPr>
          <w:rFonts w:ascii="Times New Roman" w:hAnsi="Times New Roman" w:cs="Times New Roman"/>
        </w:rPr>
        <w:t xml:space="preserve">. Community nurses are one of the health workers at the forefront of public health services </w:t>
      </w:r>
      <w:r w:rsidR="009D5BBD"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093/heapro/dav018","ISSN":"1460-2245","PMID":"25838551","abstract":"Community nurses have often been 'touted' as potential major contributors to health promotion. Critical literature, however, often states that this has not been the case. Furthermore, most studies examining nurses' role and function have occurred mainly in hospital settings. This is a sequential mixed-methods study of two groups of community nurses from a Sydney urban area (n = 100) and from rural and remote areas (n = 49) within New South Wales, Australia. A piloted questionnaire survey was developed based on the five action areas of the Ottawa Charter for Health Promotion. Following this, 10 qualitative interviews were conducted for both groups, plus a focus group to support or refute survey results. Findings showed that rural and remote nurses had more positive attitudes towards health promotion and its clinical implementation. Survey and interview data confirmed that urban community nurses had a narrower focus on caring for individuals rather than groups, agreeing that time constraints impacted on their limited health promotion role. There was agreement about lack of resources (material and people) to update health promotion knowledge and skills. Rural and remote nurses were more likely to have limited educational opportunities. All nurses undertook more development of personal skills (DPS, health education) than any other action area. The findings highlight the need for more education and resources for community nurses to assist their understanding of health promotion concepts. It is hoped that community nurse leaders will collectively become more effective health promoters and contribute to healthy reform in primary health care sectors.","author":[{"dropping-particle":"","family":"Roden","given":"Janet","non-dropping-particle":"","parse-names":false,"suffix":""},{"dropping-particle":"","family":"Jarvis","given":"Lynda","non-dropping-particle":"","parse-names":false,"suffix":""},{"dropping-particle":"","family":"Campbell-Crofts","given":"Sandra","non-dropping-particle":"","parse-names":false,"suffix":""},{"dropping-particle":"","family":"Whitehead","given":"Dean","non-dropping-particle":"","parse-names":false,"suffix":""}],"container-title":"Health promotion international","id":"ITEM-1","issued":{"date-parts":[["2015"]]},"title":"Australian rural, remote and urban community nurses' health promotion role and function.","type":"article-journal"},"uris":["http://www.mendeley.com/documents/?uuid=0b70dcd9-50c7-4abc-9409-eb70fad04729"]}],"mendeley":{"formattedCitation":"(4)","plainTextFormattedCitation":"(4)","previouslyFormattedCitation":"(4)"},"properties":{"noteIndex":0},"schema":"https://github.com/citation-style-language/schema/raw/master/csl-citation.json"}</w:instrText>
      </w:r>
      <w:r w:rsidR="009D5BBD" w:rsidRPr="00AF47A8">
        <w:rPr>
          <w:rFonts w:ascii="Times New Roman" w:hAnsi="Times New Roman" w:cs="Times New Roman"/>
        </w:rPr>
        <w:fldChar w:fldCharType="separate"/>
      </w:r>
      <w:r w:rsidR="00200750" w:rsidRPr="00AF47A8">
        <w:rPr>
          <w:rFonts w:ascii="Times New Roman" w:hAnsi="Times New Roman" w:cs="Times New Roman"/>
          <w:noProof/>
        </w:rPr>
        <w:t>(4)</w:t>
      </w:r>
      <w:r w:rsidR="009D5BBD" w:rsidRPr="00AF47A8">
        <w:rPr>
          <w:rFonts w:ascii="Times New Roman" w:hAnsi="Times New Roman" w:cs="Times New Roman"/>
        </w:rPr>
        <w:fldChar w:fldCharType="end"/>
      </w:r>
      <w:r w:rsidR="009D5BBD" w:rsidRPr="00AF47A8">
        <w:rPr>
          <w:rFonts w:ascii="Times New Roman" w:hAnsi="Times New Roman" w:cs="Times New Roman"/>
        </w:rPr>
        <w:t xml:space="preserve">. </w:t>
      </w:r>
      <w:r w:rsidRPr="00AF47A8">
        <w:rPr>
          <w:rFonts w:ascii="Times New Roman" w:hAnsi="Times New Roman" w:cs="Times New Roman"/>
        </w:rPr>
        <w:t xml:space="preserve">Nurses working in primary care can increase the effectiveness of disease prevention and health promotion </w:t>
      </w:r>
      <w:proofErr w:type="spellStart"/>
      <w:r w:rsidR="009D5BBD" w:rsidRPr="00AF47A8">
        <w:rPr>
          <w:rFonts w:ascii="Times New Roman" w:hAnsi="Times New Roman" w:cs="Times New Roman"/>
        </w:rPr>
        <w:t>kesehatan</w:t>
      </w:r>
      <w:proofErr w:type="spellEnd"/>
      <w:r w:rsidR="009D5BBD" w:rsidRPr="00AF47A8">
        <w:rPr>
          <w:rFonts w:ascii="Times New Roman" w:hAnsi="Times New Roman" w:cs="Times New Roman"/>
        </w:rPr>
        <w:t xml:space="preserve"> </w:t>
      </w:r>
      <w:r w:rsidR="009D5BBD"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016/j.colegn.2012.09.001","ISSN":"13227696","PMID":"24596990","abstract":"The pressures brought about by the increasing prevalence of poor health among some population groups as well as the rise in prevalence of chronic and complex conditions requires a nursing workforce skilled in health promotion. Primary care nurses have increasingly important roles in general practice settings but there is little exploration of the nature or extent of their health promotion work.This paper reports on a survey that investigated primary care nurses' perceptions of their current and potential roles in health promotion in general practice settings. The survey respondents were primary care nurses in general practice. 78 nurses responded to advertisements seeking participation, and 58 surveys were completed and returned. Data were analyzed through a framework of downstream-upstream health promotion actions. We found that the health promotion practices of primary care nurses were most commonly in the downstream realm of disease prevention and health education but nurses aspired to take on roles in more upstream work of partnerships and collaboration. Nurses' opportunities are undoubtedly constrained by both the general practice setting and their educational preparation. However, nurses were very positive about the opportunities that their role and position offered for expansion of their health promotion work. © 2012.","author":[{"dropping-particle":"","family":"Keleher","given":"","non-dropping-particle":"","parse-names":false,"suffix":""},{"dropping-particle":"","family":"Parker","given":"","non-dropping-particle":"","parse-names":false,"suffix":""}],"container-title":"Collegian","id":"ITEM-1","issue":"4","issued":{"date-parts":[["2013"]]},"page":"215-221","title":"Health promotion by primary care nurses in Australian general practice","type":"article-journal","volume":"20"},"uris":["http://www.mendeley.com/documents/?uuid=b7b99d90-7da0-4944-8798-96bd4ff31443"]}],"mendeley":{"formattedCitation":"(5)","plainTextFormattedCitation":"(5)","previouslyFormattedCitation":"(5)"},"properties":{"noteIndex":0},"schema":"https://github.com/citation-style-language/schema/raw/master/csl-citation.json"}</w:instrText>
      </w:r>
      <w:r w:rsidR="009D5BBD" w:rsidRPr="00AF47A8">
        <w:rPr>
          <w:rFonts w:ascii="Times New Roman" w:hAnsi="Times New Roman" w:cs="Times New Roman"/>
        </w:rPr>
        <w:fldChar w:fldCharType="separate"/>
      </w:r>
      <w:r w:rsidR="00200750" w:rsidRPr="00AF47A8">
        <w:rPr>
          <w:rFonts w:ascii="Times New Roman" w:hAnsi="Times New Roman" w:cs="Times New Roman"/>
          <w:noProof/>
        </w:rPr>
        <w:t>(5)</w:t>
      </w:r>
      <w:r w:rsidR="009D5BBD" w:rsidRPr="00AF47A8">
        <w:rPr>
          <w:rFonts w:ascii="Times New Roman" w:hAnsi="Times New Roman" w:cs="Times New Roman"/>
        </w:rPr>
        <w:fldChar w:fldCharType="end"/>
      </w:r>
      <w:r w:rsidR="009D5BBD" w:rsidRPr="00AF47A8">
        <w:rPr>
          <w:rFonts w:ascii="Times New Roman" w:hAnsi="Times New Roman" w:cs="Times New Roman"/>
        </w:rPr>
        <w:t xml:space="preserve">. </w:t>
      </w:r>
    </w:p>
    <w:p w14:paraId="08A0C1AE" w14:textId="3655D745" w:rsidR="00C33928" w:rsidRPr="00AF47A8" w:rsidRDefault="00C33928" w:rsidP="009D5BBD">
      <w:pPr>
        <w:jc w:val="both"/>
        <w:rPr>
          <w:rFonts w:ascii="Times New Roman" w:hAnsi="Times New Roman" w:cs="Times New Roman"/>
        </w:rPr>
      </w:pPr>
    </w:p>
    <w:p w14:paraId="38500B2C" w14:textId="103BC871" w:rsidR="009D5BBD" w:rsidRPr="00AF47A8" w:rsidRDefault="009D5BBD" w:rsidP="009D5BBD">
      <w:pPr>
        <w:jc w:val="both"/>
        <w:rPr>
          <w:rFonts w:ascii="Times New Roman" w:hAnsi="Times New Roman" w:cs="Times New Roman"/>
        </w:rPr>
      </w:pPr>
      <w:r w:rsidRPr="00AF47A8">
        <w:rPr>
          <w:rFonts w:ascii="Times New Roman" w:hAnsi="Times New Roman" w:cs="Times New Roman"/>
        </w:rPr>
        <w:lastRenderedPageBreak/>
        <w:t xml:space="preserve">Nurses acknowledge that implementing health promotion and prevention of NCDs is inseparable from various challenges and challenges professional support. The nurse explained that the various challenges and support faced came from external (community) and internal factors (availability of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resources). The nurses' experience in Casey's research describes that participation from the community is the best support in implementing health promotion and prevention </w:t>
      </w:r>
      <w:r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111/j.1365-2702.2007.01640.x","ISBN":"0962-1067","ISSN":"09621067","PMID":"17518880","abstract":"Nurses' perceptions, understanding and experiences of health promotion Aim. This paper presents an account of nurses' perceptions and understanding of health promotion in an acute setting. Background. Health promotion is considered the remit of every nurse. To engage in health-promoting practice, however, nurses need to understand the term 'health\\npromotion' clearly. Method. A single qualitative embedded case study was used. Purposive sampling of eight nurses was employed. Initially, theses nurses were observed in practice and, following this, a semi-structured one-to-one interview was conducted with each observed nurse. Qualitative data analysis guided by work of Miles and Huberman was employed. Results. The data revealed one main theme: health-promoting nursing practice and this consisted of six categories and five subcategories. The findings indicated that\\nnurses struggled to describe their understanding of health promotion, their understanding was limited and the strategies described to conduct health promotion were narrow and focused on the individual. Their perceptions and descriptions of health promotion were more in keeping with the traditional health education approach. Overall health promotion was reported to occur infrequently, being added on if the\\nnurse had time. Factors relating to education, organizational and management issues were identified as key barriers prohibiting health-promoting nursing practice.\\nConclusions. Nurses must recognize that health promotion is a broad concept that does not exclusively focus on the individual or lifestyle factors. Nurses must be educated to recognize health-promoting opportunities in the acute setting, as well as how to plan for and conduct health promotion so that it becomes integral to practice. A review of the methods of organizing and delivering nursing care is also advocated. Relevance to clinical practice. Ward managers have an important role in supporting nurses, creating a culture for health promotion and sharing power in decisionmaking processes, so that nurses feel valued and empowered.\u0015\\n\u0017","author":[{"dropping-particle":"","family":"Casey","given":"Dympna","non-dropping-particle":"","parse-names":false,"suffix":""}],"container-title":"Journal of Clinical Nursing","id":"ITEM-1","issue":"6","issued":{"date-parts":[["2007"]]},"page":"1039-1049","title":"Nurses' perceptions, understanding and experiences of health promotion","type":"article-journal","volume":"16"},"uris":["http://www.mendeley.com/documents/?uuid=d60aa867-013d-4c7d-8825-3c2d22d9138a"]}],"mendeley":{"formattedCitation":"(6)","plainTextFormattedCitation":"(6)","previouslyFormattedCitation":"(6)"},"properties":{"noteIndex":0},"schema":"https://github.com/citation-style-language/schema/raw/master/csl-citation.json"}</w:instrText>
      </w:r>
      <w:r w:rsidRPr="00AF47A8">
        <w:rPr>
          <w:rFonts w:ascii="Times New Roman" w:hAnsi="Times New Roman" w:cs="Times New Roman"/>
        </w:rPr>
        <w:fldChar w:fldCharType="separate"/>
      </w:r>
      <w:r w:rsidR="00200750" w:rsidRPr="00AF47A8">
        <w:rPr>
          <w:rFonts w:ascii="Times New Roman" w:hAnsi="Times New Roman" w:cs="Times New Roman"/>
          <w:noProof/>
        </w:rPr>
        <w:t>(6)</w:t>
      </w:r>
      <w:r w:rsidRPr="00AF47A8">
        <w:rPr>
          <w:rFonts w:ascii="Times New Roman" w:hAnsi="Times New Roman" w:cs="Times New Roman"/>
        </w:rPr>
        <w:fldChar w:fldCharType="end"/>
      </w:r>
      <w:r w:rsidRPr="00AF47A8">
        <w:rPr>
          <w:rFonts w:ascii="Times New Roman" w:hAnsi="Times New Roman" w:cs="Times New Roman"/>
        </w:rPr>
        <w:t xml:space="preserve">. Based on this phenomenon, it is necessary to discuss nurses' perceptions in facing challenges and support during health promotion regarding NCD. It aims to describe nurses' experience and become a reference for </w:t>
      </w:r>
      <w:r w:rsidR="00772FB2" w:rsidRPr="00AF47A8">
        <w:rPr>
          <w:rFonts w:ascii="Times New Roman" w:hAnsi="Times New Roman" w:cs="Times New Roman"/>
        </w:rPr>
        <w:t>stakeholders</w:t>
      </w:r>
      <w:r w:rsidRPr="00AF47A8">
        <w:rPr>
          <w:rFonts w:ascii="Times New Roman" w:hAnsi="Times New Roman" w:cs="Times New Roman"/>
        </w:rPr>
        <w:t xml:space="preserve"> in determining and identifying the needs of nurses during the health promotion process.</w:t>
      </w:r>
    </w:p>
    <w:p w14:paraId="5608D6B2" w14:textId="3F981620" w:rsidR="009D5BBD" w:rsidRPr="00AF47A8" w:rsidRDefault="009D5BBD" w:rsidP="009D5BBD">
      <w:pPr>
        <w:jc w:val="both"/>
        <w:rPr>
          <w:rFonts w:ascii="Times New Roman" w:hAnsi="Times New Roman" w:cs="Times New Roman"/>
          <w:b/>
          <w:bCs/>
        </w:rPr>
      </w:pPr>
      <w:r w:rsidRPr="00AF47A8">
        <w:rPr>
          <w:rFonts w:ascii="Times New Roman" w:hAnsi="Times New Roman" w:cs="Times New Roman"/>
          <w:b/>
          <w:bCs/>
        </w:rPr>
        <w:t>Method</w:t>
      </w:r>
    </w:p>
    <w:p w14:paraId="72AD52ED" w14:textId="10E30515" w:rsidR="0078704A" w:rsidRPr="00AF47A8" w:rsidRDefault="0078704A" w:rsidP="009D5BBD">
      <w:pPr>
        <w:jc w:val="both"/>
        <w:rPr>
          <w:rFonts w:ascii="Times New Roman" w:hAnsi="Times New Roman" w:cs="Times New Roman"/>
        </w:rPr>
      </w:pPr>
      <w:r w:rsidRPr="00AF47A8">
        <w:rPr>
          <w:rFonts w:ascii="Times New Roman" w:hAnsi="Times New Roman" w:cs="Times New Roman"/>
        </w:rPr>
        <w:t xml:space="preserve">This research uses a qualitative study with a descriptive-phenomenological approach. Implementing health promotion efforts in Indonesia is a complex phenomenon, so this is the justification for describing it using qualitative methods. Complex problems are the characteristics of research using a qualitative method approach </w:t>
      </w:r>
      <w:r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111/1467-9299.00177","ISBN":"0761901442","ISSN":"10497323","PMID":"4014761","abstract":"Rodgers reviews \"Qualitative Inquiry and Research Design: Choosing Among Five Traditions\" by J. W. Creswell.","author":[{"dropping-particle":"","family":"Creswell","given":"John W","non-dropping-particle":"","parse-names":false,"suffix":""}],"container-title":"Qualitative Health Research","id":"ITEM-1","issue":"5","issued":{"date-parts":[["2007"]]},"number-of-pages":"403","title":"Qualitative inquiry and research design: Choosing among five traditions","type":"book","volume":"9"},"uris":["http://www.mendeley.com/documents/?uuid=c8bd1d3c-2add-4b80-90bd-37cf35a03621"]}],"mendeley":{"formattedCitation":"(7)","plainTextFormattedCitation":"(7)","previouslyFormattedCitation":"(7)"},"properties":{"noteIndex":0},"schema":"https://github.com/citation-style-language/schema/raw/master/csl-citation.json"}</w:instrText>
      </w:r>
      <w:r w:rsidRPr="00AF47A8">
        <w:rPr>
          <w:rFonts w:ascii="Times New Roman" w:hAnsi="Times New Roman" w:cs="Times New Roman"/>
        </w:rPr>
        <w:fldChar w:fldCharType="separate"/>
      </w:r>
      <w:r w:rsidR="00200750" w:rsidRPr="00AF47A8">
        <w:rPr>
          <w:rFonts w:ascii="Times New Roman" w:hAnsi="Times New Roman" w:cs="Times New Roman"/>
          <w:noProof/>
        </w:rPr>
        <w:t>(7)</w:t>
      </w:r>
      <w:r w:rsidRPr="00AF47A8">
        <w:rPr>
          <w:rFonts w:ascii="Times New Roman" w:hAnsi="Times New Roman" w:cs="Times New Roman"/>
        </w:rPr>
        <w:fldChar w:fldCharType="end"/>
      </w:r>
      <w:r w:rsidRPr="00AF47A8">
        <w:rPr>
          <w:rFonts w:ascii="Times New Roman" w:hAnsi="Times New Roman" w:cs="Times New Roman"/>
        </w:rPr>
        <w:t xml:space="preserve">. The number of participants consisted of 11 nurses who worked at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The inclusion criteria of this study were (</w:t>
      </w:r>
      <w:r w:rsidR="00200750" w:rsidRPr="00AF47A8">
        <w:rPr>
          <w:rFonts w:ascii="Times New Roman" w:hAnsi="Times New Roman" w:cs="Times New Roman"/>
        </w:rPr>
        <w:t>a</w:t>
      </w:r>
      <w:r w:rsidRPr="00AF47A8">
        <w:rPr>
          <w:rFonts w:ascii="Times New Roman" w:hAnsi="Times New Roman" w:cs="Times New Roman"/>
        </w:rPr>
        <w:t xml:space="preserve">) working in a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for at least the last six months; (</w:t>
      </w:r>
      <w:r w:rsidR="00200750" w:rsidRPr="00AF47A8">
        <w:rPr>
          <w:rFonts w:ascii="Times New Roman" w:hAnsi="Times New Roman" w:cs="Times New Roman"/>
        </w:rPr>
        <w:t>b</w:t>
      </w:r>
      <w:r w:rsidRPr="00AF47A8">
        <w:rPr>
          <w:rFonts w:ascii="Times New Roman" w:hAnsi="Times New Roman" w:cs="Times New Roman"/>
        </w:rPr>
        <w:t xml:space="preserve">) having experience working in individual, family, and community services at a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Selecting participants used a purposive sampling technique with sample selection by the research objectives. The data collection method used semi-structured in-depth interviews and open-ended questions to explore nurses' experiences (Table 1). The interview process was carried out for 30-45 minutes/participant using a voice recorder. The data analysis process uses the </w:t>
      </w:r>
      <w:proofErr w:type="spellStart"/>
      <w:r w:rsidRPr="00AF47A8">
        <w:rPr>
          <w:rFonts w:ascii="Times New Roman" w:hAnsi="Times New Roman" w:cs="Times New Roman"/>
        </w:rPr>
        <w:t>Colaizzi</w:t>
      </w:r>
      <w:proofErr w:type="spellEnd"/>
      <w:r w:rsidRPr="00AF47A8">
        <w:rPr>
          <w:rFonts w:ascii="Times New Roman" w:hAnsi="Times New Roman" w:cs="Times New Roman"/>
        </w:rPr>
        <w:t xml:space="preserve"> approach. These data are valid and meet the criteria of credibility, dependability, confirmability, and transferability. This research process has been ethically permitted with the approval of the Ethics Committee of the Faculty of Nursing, University of Indonesia (No.49/UN2.F12. D/HKP.02.04/2019). This ethical process is carried out by considering benefits, non-maleficence, fairness, and statements of consent from participants.</w:t>
      </w:r>
    </w:p>
    <w:p w14:paraId="1C09CFE1" w14:textId="77777777" w:rsidR="0078704A" w:rsidRPr="00AF47A8" w:rsidRDefault="0078704A" w:rsidP="0078704A">
      <w:pPr>
        <w:spacing w:line="240" w:lineRule="auto"/>
        <w:ind w:firstLine="284"/>
        <w:jc w:val="center"/>
        <w:rPr>
          <w:rFonts w:ascii="Times New Roman" w:hAnsi="Times New Roman" w:cs="Times New Roman"/>
          <w:b/>
          <w:bCs/>
        </w:rPr>
      </w:pPr>
      <w:proofErr w:type="spellStart"/>
      <w:r w:rsidRPr="00AF47A8">
        <w:rPr>
          <w:rFonts w:ascii="Times New Roman" w:hAnsi="Times New Roman" w:cs="Times New Roman"/>
          <w:b/>
          <w:bCs/>
        </w:rPr>
        <w:t>Tabel</w:t>
      </w:r>
      <w:proofErr w:type="spellEnd"/>
      <w:r w:rsidRPr="00AF47A8">
        <w:rPr>
          <w:rFonts w:ascii="Times New Roman" w:hAnsi="Times New Roman" w:cs="Times New Roman"/>
          <w:b/>
          <w:bCs/>
        </w:rPr>
        <w:t xml:space="preserve"> 1. Question Script</w:t>
      </w:r>
    </w:p>
    <w:tbl>
      <w:tblPr>
        <w:tblStyle w:val="TableGri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6379"/>
      </w:tblGrid>
      <w:tr w:rsidR="0078704A" w:rsidRPr="00AF47A8" w14:paraId="15EC6105" w14:textId="77777777" w:rsidTr="00C51118">
        <w:trPr>
          <w:jc w:val="center"/>
        </w:trPr>
        <w:tc>
          <w:tcPr>
            <w:tcW w:w="6379" w:type="dxa"/>
          </w:tcPr>
          <w:p w14:paraId="3F78BCB6" w14:textId="7E677DF7" w:rsidR="0078704A" w:rsidRPr="00AF47A8" w:rsidRDefault="0078704A" w:rsidP="0078704A">
            <w:pPr>
              <w:jc w:val="both"/>
              <w:rPr>
                <w:rFonts w:ascii="Times New Roman" w:hAnsi="Times New Roman" w:cs="Times New Roman"/>
              </w:rPr>
            </w:pPr>
            <w:r w:rsidRPr="00AF47A8">
              <w:rPr>
                <w:rFonts w:ascii="Times New Roman" w:hAnsi="Times New Roman" w:cs="Times New Roman"/>
              </w:rPr>
              <w:t xml:space="preserve">Please describe the challenges you felt during the implementation of health promotion at the </w:t>
            </w:r>
            <w:proofErr w:type="spellStart"/>
            <w:r w:rsidRPr="00AF47A8">
              <w:rPr>
                <w:rFonts w:ascii="Times New Roman" w:hAnsi="Times New Roman" w:cs="Times New Roman"/>
              </w:rPr>
              <w:t>puskesmas</w:t>
            </w:r>
            <w:proofErr w:type="spellEnd"/>
          </w:p>
        </w:tc>
      </w:tr>
      <w:tr w:rsidR="0078704A" w:rsidRPr="00AF47A8" w14:paraId="08CBCD34" w14:textId="77777777" w:rsidTr="00C51118">
        <w:trPr>
          <w:jc w:val="center"/>
        </w:trPr>
        <w:tc>
          <w:tcPr>
            <w:tcW w:w="6379" w:type="dxa"/>
          </w:tcPr>
          <w:p w14:paraId="2852BA8F" w14:textId="53DB352A" w:rsidR="0078704A" w:rsidRPr="00AF47A8" w:rsidRDefault="0078704A" w:rsidP="0078704A">
            <w:pPr>
              <w:jc w:val="both"/>
              <w:rPr>
                <w:rFonts w:ascii="Times New Roman" w:hAnsi="Times New Roman" w:cs="Times New Roman"/>
              </w:rPr>
            </w:pPr>
            <w:r w:rsidRPr="00AF47A8">
              <w:rPr>
                <w:rFonts w:ascii="Times New Roman" w:hAnsi="Times New Roman" w:cs="Times New Roman"/>
              </w:rPr>
              <w:t xml:space="preserve">Please describe the support you have during the implementation of health promotion at the </w:t>
            </w:r>
            <w:proofErr w:type="spellStart"/>
            <w:r w:rsidRPr="00AF47A8">
              <w:rPr>
                <w:rFonts w:ascii="Times New Roman" w:hAnsi="Times New Roman" w:cs="Times New Roman"/>
              </w:rPr>
              <w:t>puskesmas</w:t>
            </w:r>
            <w:proofErr w:type="spellEnd"/>
          </w:p>
        </w:tc>
      </w:tr>
    </w:tbl>
    <w:p w14:paraId="3E47988A" w14:textId="77777777" w:rsidR="00200750" w:rsidRPr="00AF47A8" w:rsidRDefault="00200750" w:rsidP="009D5BBD">
      <w:pPr>
        <w:jc w:val="both"/>
        <w:rPr>
          <w:rFonts w:ascii="Times New Roman" w:hAnsi="Times New Roman" w:cs="Times New Roman"/>
        </w:rPr>
      </w:pPr>
    </w:p>
    <w:p w14:paraId="3C3DA39C" w14:textId="049908E6" w:rsidR="00D03E37" w:rsidRPr="00AF47A8" w:rsidRDefault="0078704A" w:rsidP="009D5BBD">
      <w:pPr>
        <w:jc w:val="both"/>
        <w:rPr>
          <w:rFonts w:ascii="Times New Roman" w:hAnsi="Times New Roman" w:cs="Times New Roman"/>
          <w:b/>
          <w:bCs/>
        </w:rPr>
      </w:pPr>
      <w:r w:rsidRPr="00AF47A8">
        <w:rPr>
          <w:rFonts w:ascii="Times New Roman" w:hAnsi="Times New Roman" w:cs="Times New Roman"/>
          <w:b/>
          <w:bCs/>
        </w:rPr>
        <w:t>Results</w:t>
      </w:r>
    </w:p>
    <w:p w14:paraId="33DF1AE0" w14:textId="7DF71CC5" w:rsidR="00D03E37" w:rsidRPr="00AF47A8" w:rsidRDefault="00D03E37" w:rsidP="00D03E37">
      <w:pPr>
        <w:jc w:val="both"/>
        <w:rPr>
          <w:rFonts w:ascii="Times New Roman" w:hAnsi="Times New Roman" w:cs="Times New Roman"/>
          <w:b/>
          <w:bCs/>
        </w:rPr>
      </w:pPr>
      <w:r w:rsidRPr="00AF47A8">
        <w:rPr>
          <w:rFonts w:ascii="Times New Roman" w:hAnsi="Times New Roman" w:cs="Times New Roman"/>
          <w:b/>
          <w:bCs/>
        </w:rPr>
        <w:t>[Theme 1] Challenges of the Health Service Utilization Paradigm</w:t>
      </w:r>
    </w:p>
    <w:p w14:paraId="1116D846" w14:textId="77777777" w:rsidR="00D03E37" w:rsidRPr="00AF47A8" w:rsidRDefault="00D03E37" w:rsidP="00D03E37">
      <w:pPr>
        <w:jc w:val="both"/>
        <w:rPr>
          <w:rFonts w:ascii="Times New Roman" w:hAnsi="Times New Roman" w:cs="Times New Roman"/>
          <w:b/>
          <w:bCs/>
        </w:rPr>
      </w:pPr>
      <w:r w:rsidRPr="00AF47A8">
        <w:rPr>
          <w:rFonts w:ascii="Times New Roman" w:hAnsi="Times New Roman" w:cs="Times New Roman"/>
          <w:b/>
          <w:bCs/>
        </w:rPr>
        <w:t>a. Community Participation in Promotive and Preventive Services</w:t>
      </w:r>
    </w:p>
    <w:p w14:paraId="3473A130" w14:textId="51B891E3" w:rsidR="00D03E37" w:rsidRPr="00AF47A8" w:rsidRDefault="00D03E37" w:rsidP="00D03E37">
      <w:pPr>
        <w:ind w:firstLine="284"/>
        <w:jc w:val="both"/>
        <w:rPr>
          <w:rFonts w:ascii="Times New Roman" w:hAnsi="Times New Roman" w:cs="Times New Roman"/>
        </w:rPr>
      </w:pPr>
      <w:r w:rsidRPr="00AF47A8">
        <w:rPr>
          <w:rFonts w:ascii="Times New Roman" w:hAnsi="Times New Roman" w:cs="Times New Roman"/>
        </w:rPr>
        <w:t>The challenges of nurses in implementing health promotion and prevention of NCDs include the paradigm of using health services, many workloads outside of the main task, and limited capabilities and facilities. Some challenges come from the community regarding the paradigm of health service utilization, such as the lack of community participation in promotive and preventive services and the high motivation of the community in curative services. Lack of public attention in participating in promotive and preventive services.</w:t>
      </w:r>
    </w:p>
    <w:p w14:paraId="52FB8B46" w14:textId="19725852" w:rsidR="00D03E37" w:rsidRPr="00AF47A8" w:rsidRDefault="00D03E37" w:rsidP="00D03E37">
      <w:pPr>
        <w:ind w:left="426"/>
        <w:jc w:val="both"/>
        <w:rPr>
          <w:rFonts w:ascii="Times New Roman" w:hAnsi="Times New Roman" w:cs="Times New Roman"/>
          <w:i/>
          <w:iCs/>
        </w:rPr>
      </w:pPr>
      <w:r w:rsidRPr="00AF47A8">
        <w:rPr>
          <w:rFonts w:ascii="Times New Roman" w:hAnsi="Times New Roman" w:cs="Times New Roman"/>
          <w:i/>
          <w:iCs/>
        </w:rPr>
        <w:t>“Considering that the past wind was… Some were distracting, some were indifferent” (P9)</w:t>
      </w:r>
    </w:p>
    <w:p w14:paraId="7BE8833E" w14:textId="77777777" w:rsidR="00D03E37" w:rsidRPr="00AF47A8" w:rsidRDefault="00D03E37" w:rsidP="00D03E37">
      <w:pPr>
        <w:jc w:val="both"/>
        <w:rPr>
          <w:rFonts w:ascii="Times New Roman" w:hAnsi="Times New Roman" w:cs="Times New Roman"/>
        </w:rPr>
      </w:pPr>
      <w:r w:rsidRPr="00AF47A8">
        <w:rPr>
          <w:rFonts w:ascii="Times New Roman" w:hAnsi="Times New Roman" w:cs="Times New Roman"/>
        </w:rPr>
        <w:t>The low participation is also shown by the reluctance of the community to attend UKBM services.</w:t>
      </w:r>
    </w:p>
    <w:p w14:paraId="21FFE51A" w14:textId="77777777" w:rsidR="00D03E37" w:rsidRPr="00AF47A8" w:rsidRDefault="00D03E37" w:rsidP="00D03E37">
      <w:pPr>
        <w:ind w:left="426"/>
        <w:jc w:val="both"/>
        <w:rPr>
          <w:rFonts w:ascii="Times New Roman" w:hAnsi="Times New Roman" w:cs="Times New Roman"/>
          <w:i/>
          <w:iCs/>
        </w:rPr>
      </w:pPr>
      <w:r w:rsidRPr="00AF47A8">
        <w:rPr>
          <w:rFonts w:ascii="Times New Roman" w:hAnsi="Times New Roman" w:cs="Times New Roman"/>
          <w:i/>
          <w:iCs/>
        </w:rPr>
        <w:lastRenderedPageBreak/>
        <w:t>"People think ... lazy to come, why just sit down" (P7)</w:t>
      </w:r>
    </w:p>
    <w:p w14:paraId="7104C86B" w14:textId="77777777" w:rsidR="00D03E37" w:rsidRPr="00AF47A8" w:rsidRDefault="00D03E37" w:rsidP="00D03E37">
      <w:pPr>
        <w:ind w:left="426"/>
        <w:jc w:val="both"/>
        <w:rPr>
          <w:rFonts w:ascii="Times New Roman" w:hAnsi="Times New Roman" w:cs="Times New Roman"/>
          <w:i/>
          <w:iCs/>
        </w:rPr>
      </w:pPr>
      <w:r w:rsidRPr="00AF47A8">
        <w:rPr>
          <w:rFonts w:ascii="Times New Roman" w:hAnsi="Times New Roman" w:cs="Times New Roman"/>
          <w:i/>
          <w:iCs/>
        </w:rPr>
        <w:t>"That's their reason...yes this is it...they have their own activities" (P16)</w:t>
      </w:r>
    </w:p>
    <w:p w14:paraId="07FEF7A8" w14:textId="608544E8" w:rsidR="0078704A" w:rsidRPr="003578C1" w:rsidRDefault="00D03E37" w:rsidP="009D5BBD">
      <w:pPr>
        <w:jc w:val="both"/>
        <w:rPr>
          <w:rFonts w:ascii="Times New Roman" w:hAnsi="Times New Roman" w:cs="Times New Roman"/>
        </w:rPr>
      </w:pPr>
      <w:r w:rsidRPr="00AF47A8">
        <w:rPr>
          <w:rFonts w:ascii="Times New Roman" w:hAnsi="Times New Roman" w:cs="Times New Roman"/>
        </w:rPr>
        <w:t>Some people are not enthusiastic about understanding health information. People often claim to understand when the question-and-answer session begins, but many cannot answer the questions during the evaluation.</w:t>
      </w:r>
    </w:p>
    <w:p w14:paraId="48AF7CE0" w14:textId="77777777" w:rsidR="00570DCD" w:rsidRPr="00AF47A8" w:rsidRDefault="00570DCD" w:rsidP="00570DCD">
      <w:pPr>
        <w:jc w:val="both"/>
        <w:rPr>
          <w:rFonts w:ascii="Times New Roman" w:hAnsi="Times New Roman" w:cs="Times New Roman"/>
          <w:b/>
          <w:bCs/>
        </w:rPr>
      </w:pPr>
      <w:r w:rsidRPr="00AF47A8">
        <w:rPr>
          <w:rFonts w:ascii="Times New Roman" w:hAnsi="Times New Roman" w:cs="Times New Roman"/>
          <w:b/>
          <w:bCs/>
        </w:rPr>
        <w:t>b. Community Motivation on Curative Health Services</w:t>
      </w:r>
    </w:p>
    <w:p w14:paraId="0F567951" w14:textId="77777777" w:rsidR="00570DCD" w:rsidRPr="00AF47A8" w:rsidRDefault="00570DCD" w:rsidP="00570DCD">
      <w:pPr>
        <w:jc w:val="both"/>
        <w:rPr>
          <w:rFonts w:ascii="Times New Roman" w:hAnsi="Times New Roman" w:cs="Times New Roman"/>
        </w:rPr>
      </w:pPr>
      <w:r w:rsidRPr="00AF47A8">
        <w:rPr>
          <w:rFonts w:ascii="Times New Roman" w:hAnsi="Times New Roman" w:cs="Times New Roman"/>
        </w:rPr>
        <w:t xml:space="preserve">The high motivation of the community for curative services, so that most of the people who come to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are sick patients.</w:t>
      </w:r>
    </w:p>
    <w:p w14:paraId="0378C709" w14:textId="77777777" w:rsidR="00570DCD" w:rsidRPr="00AF47A8" w:rsidRDefault="00570DCD" w:rsidP="00570DCD">
      <w:pPr>
        <w:ind w:left="426"/>
        <w:jc w:val="both"/>
        <w:rPr>
          <w:rFonts w:ascii="Times New Roman" w:hAnsi="Times New Roman" w:cs="Times New Roman"/>
          <w:i/>
          <w:iCs/>
        </w:rPr>
      </w:pPr>
      <w:r w:rsidRPr="00AF47A8">
        <w:rPr>
          <w:rFonts w:ascii="Times New Roman" w:hAnsi="Times New Roman" w:cs="Times New Roman"/>
          <w:i/>
          <w:iCs/>
        </w:rPr>
        <w:t>"The mindset of the Indonesian people is that if you are sick, you get treatment, ... especially because there is a free BPJS, ... prevention doesn't work" (P2)</w:t>
      </w:r>
    </w:p>
    <w:p w14:paraId="62AE4D5A" w14:textId="30935E14" w:rsidR="00570DCD" w:rsidRPr="00AF47A8" w:rsidRDefault="00570DCD" w:rsidP="00570DCD">
      <w:pPr>
        <w:ind w:left="426"/>
        <w:jc w:val="both"/>
        <w:rPr>
          <w:rFonts w:ascii="Times New Roman" w:hAnsi="Times New Roman" w:cs="Times New Roman"/>
          <w:i/>
          <w:iCs/>
        </w:rPr>
      </w:pPr>
      <w:r w:rsidRPr="00AF47A8">
        <w:rPr>
          <w:rFonts w:ascii="Times New Roman" w:hAnsi="Times New Roman" w:cs="Times New Roman"/>
          <w:i/>
          <w:iCs/>
        </w:rPr>
        <w:t>"The paradigm of today's society is like this, I am sick, ma'am, I need medicine" (P5)</w:t>
      </w:r>
    </w:p>
    <w:p w14:paraId="53DA51EE" w14:textId="77777777" w:rsidR="00570DCD" w:rsidRPr="00AF47A8" w:rsidRDefault="00570DCD" w:rsidP="00570DCD">
      <w:pPr>
        <w:jc w:val="both"/>
        <w:rPr>
          <w:rFonts w:ascii="Times New Roman" w:hAnsi="Times New Roman" w:cs="Times New Roman"/>
        </w:rPr>
      </w:pPr>
      <w:r w:rsidRPr="00AF47A8">
        <w:rPr>
          <w:rFonts w:ascii="Times New Roman" w:hAnsi="Times New Roman" w:cs="Times New Roman"/>
        </w:rPr>
        <w:t>The absence of treatment at UKBM services causes low community participation in community health services.</w:t>
      </w:r>
    </w:p>
    <w:p w14:paraId="0D4352EA" w14:textId="7986084D" w:rsidR="00D03E37" w:rsidRPr="00AF47A8" w:rsidRDefault="00570DCD" w:rsidP="00570DCD">
      <w:pPr>
        <w:ind w:left="426"/>
        <w:jc w:val="both"/>
        <w:rPr>
          <w:rFonts w:ascii="Times New Roman" w:hAnsi="Times New Roman" w:cs="Times New Roman"/>
          <w:i/>
          <w:iCs/>
        </w:rPr>
      </w:pPr>
      <w:r w:rsidRPr="00AF47A8">
        <w:rPr>
          <w:rFonts w:ascii="Times New Roman" w:hAnsi="Times New Roman" w:cs="Times New Roman"/>
          <w:i/>
          <w:iCs/>
        </w:rPr>
        <w:t>"What are they, they need medicine, if there's a lot of medicine, there will definitely be a lot of people coming..." (P4)</w:t>
      </w:r>
    </w:p>
    <w:p w14:paraId="415D0459" w14:textId="77777777" w:rsidR="00D03E37" w:rsidRPr="00AF47A8" w:rsidRDefault="00D03E37" w:rsidP="009D5BBD">
      <w:pPr>
        <w:jc w:val="both"/>
        <w:rPr>
          <w:rFonts w:ascii="Times New Roman" w:hAnsi="Times New Roman" w:cs="Times New Roman"/>
          <w:b/>
          <w:bCs/>
        </w:rPr>
      </w:pPr>
    </w:p>
    <w:p w14:paraId="33CF8C3D" w14:textId="0AF5658E" w:rsidR="005457DF" w:rsidRPr="00AF47A8" w:rsidRDefault="005457DF" w:rsidP="005457DF">
      <w:pPr>
        <w:jc w:val="both"/>
        <w:rPr>
          <w:rFonts w:ascii="Times New Roman" w:hAnsi="Times New Roman" w:cs="Times New Roman"/>
          <w:b/>
          <w:bCs/>
        </w:rPr>
      </w:pPr>
      <w:r w:rsidRPr="00AF47A8">
        <w:rPr>
          <w:rFonts w:ascii="Times New Roman" w:hAnsi="Times New Roman" w:cs="Times New Roman"/>
          <w:b/>
          <w:bCs/>
        </w:rPr>
        <w:t>[Theme 2] Workload Challenges Outside of Main Tasks</w:t>
      </w:r>
    </w:p>
    <w:p w14:paraId="3C43C086" w14:textId="488CEB31" w:rsidR="005457DF" w:rsidRPr="00AF47A8" w:rsidRDefault="005457DF" w:rsidP="005457DF">
      <w:pPr>
        <w:jc w:val="both"/>
        <w:rPr>
          <w:rFonts w:ascii="Times New Roman" w:hAnsi="Times New Roman" w:cs="Times New Roman"/>
          <w:b/>
          <w:bCs/>
        </w:rPr>
      </w:pPr>
      <w:r w:rsidRPr="00AF47A8">
        <w:rPr>
          <w:rFonts w:ascii="Times New Roman" w:hAnsi="Times New Roman" w:cs="Times New Roman"/>
          <w:b/>
          <w:bCs/>
        </w:rPr>
        <w:t xml:space="preserve">a. Have </w:t>
      </w:r>
      <w:proofErr w:type="spellStart"/>
      <w:r w:rsidR="000079A6" w:rsidRPr="00AF47A8">
        <w:rPr>
          <w:rFonts w:ascii="Times New Roman" w:hAnsi="Times New Roman" w:cs="Times New Roman"/>
          <w:b/>
          <w:bCs/>
        </w:rPr>
        <w:t>Promary</w:t>
      </w:r>
      <w:proofErr w:type="spellEnd"/>
      <w:r w:rsidRPr="00AF47A8">
        <w:rPr>
          <w:rFonts w:ascii="Times New Roman" w:hAnsi="Times New Roman" w:cs="Times New Roman"/>
          <w:b/>
          <w:bCs/>
        </w:rPr>
        <w:t xml:space="preserve"> Duties</w:t>
      </w:r>
    </w:p>
    <w:p w14:paraId="0E3DAFA5" w14:textId="77777777" w:rsidR="005457DF" w:rsidRPr="00AF47A8" w:rsidRDefault="005457DF" w:rsidP="005457DF">
      <w:pPr>
        <w:jc w:val="both"/>
        <w:rPr>
          <w:rFonts w:ascii="Times New Roman" w:hAnsi="Times New Roman" w:cs="Times New Roman"/>
        </w:rPr>
      </w:pPr>
      <w:r w:rsidRPr="00AF47A8">
        <w:rPr>
          <w:rFonts w:ascii="Times New Roman" w:hAnsi="Times New Roman" w:cs="Times New Roman"/>
        </w:rPr>
        <w:t>In addition to duties related to the profession, nurses have additional duties outside of the main task. For example, limited human resources cause health workers to be responsible for two or more programs.</w:t>
      </w:r>
    </w:p>
    <w:p w14:paraId="6F88140C" w14:textId="77777777" w:rsidR="005457DF" w:rsidRPr="00AF47A8" w:rsidRDefault="005457DF" w:rsidP="005457DF">
      <w:pPr>
        <w:ind w:left="426"/>
        <w:jc w:val="both"/>
        <w:rPr>
          <w:rFonts w:ascii="Times New Roman" w:hAnsi="Times New Roman" w:cs="Times New Roman"/>
          <w:i/>
          <w:iCs/>
        </w:rPr>
      </w:pPr>
      <w:r w:rsidRPr="00AF47A8">
        <w:rPr>
          <w:rFonts w:ascii="Times New Roman" w:hAnsi="Times New Roman" w:cs="Times New Roman"/>
          <w:i/>
          <w:iCs/>
        </w:rPr>
        <w:t>"I also have a program apart from nurses... Like asset treasurer... registration room, guard the pharmacy room, if there's no one there, we have to change that all..." (P3)</w:t>
      </w:r>
    </w:p>
    <w:p w14:paraId="12D13F3E" w14:textId="005A6712" w:rsidR="005457DF" w:rsidRPr="00AF47A8" w:rsidRDefault="005457DF" w:rsidP="005457DF">
      <w:pPr>
        <w:ind w:left="426"/>
        <w:jc w:val="both"/>
        <w:rPr>
          <w:rFonts w:ascii="Times New Roman" w:hAnsi="Times New Roman" w:cs="Times New Roman"/>
          <w:i/>
          <w:iCs/>
        </w:rPr>
      </w:pPr>
      <w:r w:rsidRPr="00AF47A8">
        <w:rPr>
          <w:rFonts w:ascii="Times New Roman" w:hAnsi="Times New Roman" w:cs="Times New Roman"/>
          <w:i/>
          <w:iCs/>
        </w:rPr>
        <w:t xml:space="preserve">“Our human resources are few, one person can hold 5 programs. We just hold the PISPK, </w:t>
      </w:r>
      <w:proofErr w:type="spellStart"/>
      <w:r w:rsidRPr="00AF47A8">
        <w:rPr>
          <w:rFonts w:ascii="Times New Roman" w:hAnsi="Times New Roman" w:cs="Times New Roman"/>
          <w:i/>
          <w:iCs/>
        </w:rPr>
        <w:t>prolanis</w:t>
      </w:r>
      <w:proofErr w:type="spellEnd"/>
      <w:r w:rsidRPr="00AF47A8">
        <w:rPr>
          <w:rFonts w:ascii="Times New Roman" w:hAnsi="Times New Roman" w:cs="Times New Roman"/>
          <w:i/>
          <w:iCs/>
        </w:rPr>
        <w:t>, health care programs, so yes, we have to spend a little bit on the community” (P7)</w:t>
      </w:r>
    </w:p>
    <w:p w14:paraId="0073EAD2" w14:textId="4B77358F" w:rsidR="005457DF" w:rsidRPr="00AF47A8" w:rsidRDefault="005457DF" w:rsidP="005457DF">
      <w:pPr>
        <w:jc w:val="both"/>
        <w:rPr>
          <w:rFonts w:ascii="Times New Roman" w:hAnsi="Times New Roman" w:cs="Times New Roman"/>
        </w:rPr>
      </w:pPr>
      <w:r w:rsidRPr="00AF47A8">
        <w:rPr>
          <w:rFonts w:ascii="Times New Roman" w:hAnsi="Times New Roman" w:cs="Times New Roman"/>
        </w:rPr>
        <w:t>Less than the optimal implementation of health promotion and prevention of</w:t>
      </w:r>
      <w:r w:rsidR="00242050" w:rsidRPr="00AF47A8">
        <w:rPr>
          <w:rFonts w:ascii="Times New Roman" w:hAnsi="Times New Roman" w:cs="Times New Roman"/>
        </w:rPr>
        <w:t xml:space="preserve"> NCD </w:t>
      </w:r>
      <w:r w:rsidRPr="00AF47A8">
        <w:rPr>
          <w:rFonts w:ascii="Times New Roman" w:hAnsi="Times New Roman" w:cs="Times New Roman"/>
        </w:rPr>
        <w:t>is sometimes caused by nurses getting sudden assignments or shifting assignments.</w:t>
      </w:r>
    </w:p>
    <w:p w14:paraId="24EF6D2B" w14:textId="73B15869" w:rsidR="003578C1" w:rsidRPr="00AF47A8" w:rsidRDefault="005457DF" w:rsidP="003578C1">
      <w:pPr>
        <w:ind w:left="426"/>
        <w:jc w:val="both"/>
        <w:rPr>
          <w:rFonts w:ascii="Times New Roman" w:hAnsi="Times New Roman" w:cs="Times New Roman"/>
          <w:i/>
          <w:iCs/>
        </w:rPr>
      </w:pPr>
      <w:r w:rsidRPr="00AF47A8">
        <w:rPr>
          <w:rFonts w:ascii="Times New Roman" w:hAnsi="Times New Roman" w:cs="Times New Roman"/>
          <w:i/>
          <w:iCs/>
        </w:rPr>
        <w:t>"We like there is training, some are DL (foreign service), some are shifts..."</w:t>
      </w:r>
    </w:p>
    <w:p w14:paraId="172AAE9E" w14:textId="77777777"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b. Domination Carrying Out Curative Tasks</w:t>
      </w:r>
    </w:p>
    <w:p w14:paraId="5B79AD6D" w14:textId="77777777" w:rsidR="000079A6" w:rsidRPr="00AF47A8" w:rsidRDefault="000079A6" w:rsidP="000079A6">
      <w:pPr>
        <w:jc w:val="both"/>
        <w:rPr>
          <w:rFonts w:ascii="Times New Roman" w:hAnsi="Times New Roman" w:cs="Times New Roman"/>
        </w:rPr>
      </w:pPr>
      <w:r w:rsidRPr="00AF47A8">
        <w:rPr>
          <w:rFonts w:ascii="Times New Roman" w:hAnsi="Times New Roman" w:cs="Times New Roman"/>
        </w:rPr>
        <w:t>The number of curative tasks in the building causes the workload to increase. This condition makes it difficult for nurses to complete their primary task, namely preparing nursing care.</w:t>
      </w:r>
    </w:p>
    <w:p w14:paraId="0699E3D8" w14:textId="7D700F26" w:rsidR="000079A6" w:rsidRPr="00AF47A8" w:rsidRDefault="000079A6" w:rsidP="000079A6">
      <w:pPr>
        <w:ind w:left="426"/>
        <w:jc w:val="both"/>
        <w:rPr>
          <w:rFonts w:ascii="Times New Roman" w:hAnsi="Times New Roman" w:cs="Times New Roman"/>
          <w:i/>
          <w:iCs/>
        </w:rPr>
      </w:pPr>
      <w:r w:rsidRPr="00AF47A8">
        <w:rPr>
          <w:rFonts w:ascii="Times New Roman" w:hAnsi="Times New Roman" w:cs="Times New Roman"/>
          <w:i/>
          <w:iCs/>
        </w:rPr>
        <w:t xml:space="preserve">"The nurse's job is basically to make health care services, sometimes they are neglected ... they (doctors) order </w:t>
      </w:r>
      <w:proofErr w:type="spellStart"/>
      <w:r w:rsidRPr="00AF47A8">
        <w:rPr>
          <w:rFonts w:ascii="Times New Roman" w:hAnsi="Times New Roman" w:cs="Times New Roman"/>
          <w:i/>
          <w:iCs/>
        </w:rPr>
        <w:t>hecting</w:t>
      </w:r>
      <w:proofErr w:type="spellEnd"/>
      <w:r w:rsidRPr="00AF47A8">
        <w:rPr>
          <w:rFonts w:ascii="Times New Roman" w:hAnsi="Times New Roman" w:cs="Times New Roman"/>
          <w:i/>
          <w:iCs/>
        </w:rPr>
        <w:t>" (P13)</w:t>
      </w:r>
    </w:p>
    <w:p w14:paraId="58C67B02" w14:textId="77777777" w:rsidR="000079A6" w:rsidRPr="00AF47A8" w:rsidRDefault="000079A6" w:rsidP="000079A6">
      <w:pPr>
        <w:jc w:val="both"/>
        <w:rPr>
          <w:rFonts w:ascii="Times New Roman" w:hAnsi="Times New Roman" w:cs="Times New Roman"/>
        </w:rPr>
      </w:pPr>
      <w:r w:rsidRPr="00AF47A8">
        <w:rPr>
          <w:rFonts w:ascii="Times New Roman" w:hAnsi="Times New Roman" w:cs="Times New Roman"/>
        </w:rPr>
        <w:t>The density of work completed inside the building often causes fatigue to continue tasks outside the building.</w:t>
      </w:r>
    </w:p>
    <w:p w14:paraId="5169D5A4" w14:textId="77777777" w:rsidR="000079A6" w:rsidRPr="00AF47A8" w:rsidRDefault="000079A6" w:rsidP="000079A6">
      <w:pPr>
        <w:ind w:left="426"/>
        <w:jc w:val="both"/>
        <w:rPr>
          <w:rFonts w:ascii="Times New Roman" w:hAnsi="Times New Roman" w:cs="Times New Roman"/>
          <w:i/>
          <w:iCs/>
        </w:rPr>
      </w:pPr>
      <w:r w:rsidRPr="00AF47A8">
        <w:rPr>
          <w:rFonts w:ascii="Times New Roman" w:hAnsi="Times New Roman" w:cs="Times New Roman"/>
          <w:i/>
          <w:iCs/>
        </w:rPr>
        <w:lastRenderedPageBreak/>
        <w:t>“The visits are not effective… Because we are in the morning until 11 am until 12, sometimes we have to really stay in the building” (P15)</w:t>
      </w:r>
    </w:p>
    <w:p w14:paraId="648B6C5E" w14:textId="6F6964A1" w:rsidR="000079A6" w:rsidRPr="00AF47A8" w:rsidRDefault="000079A6" w:rsidP="000079A6">
      <w:pPr>
        <w:ind w:left="426"/>
        <w:jc w:val="both"/>
        <w:rPr>
          <w:rFonts w:ascii="Times New Roman" w:hAnsi="Times New Roman" w:cs="Times New Roman"/>
          <w:i/>
          <w:iCs/>
        </w:rPr>
      </w:pPr>
      <w:r w:rsidRPr="00AF47A8">
        <w:rPr>
          <w:rFonts w:ascii="Times New Roman" w:hAnsi="Times New Roman" w:cs="Times New Roman"/>
          <w:i/>
          <w:iCs/>
        </w:rPr>
        <w:t>“A lot of time is wasted there… From our injections, anaesthesia” (P14)</w:t>
      </w:r>
    </w:p>
    <w:p w14:paraId="3946737E" w14:textId="5EC97E1D" w:rsidR="000079A6" w:rsidRPr="00AF47A8" w:rsidRDefault="000079A6" w:rsidP="000079A6">
      <w:pPr>
        <w:ind w:left="426"/>
        <w:jc w:val="both"/>
        <w:rPr>
          <w:rFonts w:ascii="Times New Roman" w:hAnsi="Times New Roman" w:cs="Times New Roman"/>
          <w:i/>
          <w:iCs/>
        </w:rPr>
      </w:pPr>
    </w:p>
    <w:p w14:paraId="30A90971" w14:textId="14E35A25"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Theme 3] Limitations of Ability and Facilities</w:t>
      </w:r>
    </w:p>
    <w:p w14:paraId="5FDC0379" w14:textId="77777777"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a. Lack of Promotional Media</w:t>
      </w:r>
    </w:p>
    <w:p w14:paraId="167E277B" w14:textId="572F92C6" w:rsidR="000079A6" w:rsidRPr="00AF47A8" w:rsidRDefault="000079A6" w:rsidP="000079A6">
      <w:pPr>
        <w:jc w:val="both"/>
        <w:rPr>
          <w:rFonts w:ascii="Times New Roman" w:hAnsi="Times New Roman" w:cs="Times New Roman"/>
        </w:rPr>
      </w:pPr>
      <w:r w:rsidRPr="00AF47A8">
        <w:rPr>
          <w:rFonts w:ascii="Times New Roman" w:hAnsi="Times New Roman" w:cs="Times New Roman"/>
        </w:rPr>
        <w:t xml:space="preserve">Limited facilities and competencies are the following challenges in implementing health promotion and prevention of </w:t>
      </w:r>
      <w:r w:rsidR="00242050" w:rsidRPr="00AF47A8">
        <w:rPr>
          <w:rFonts w:ascii="Times New Roman" w:hAnsi="Times New Roman" w:cs="Times New Roman"/>
        </w:rPr>
        <w:t>NCD</w:t>
      </w:r>
      <w:r w:rsidRPr="00AF47A8">
        <w:rPr>
          <w:rFonts w:ascii="Times New Roman" w:hAnsi="Times New Roman" w:cs="Times New Roman"/>
        </w:rPr>
        <w:t>.</w:t>
      </w:r>
    </w:p>
    <w:p w14:paraId="78D014DE" w14:textId="7599B611" w:rsidR="000079A6" w:rsidRPr="00AF47A8" w:rsidRDefault="000079A6" w:rsidP="003578C1">
      <w:pPr>
        <w:ind w:left="426"/>
        <w:jc w:val="both"/>
        <w:rPr>
          <w:rFonts w:ascii="Times New Roman" w:hAnsi="Times New Roman" w:cs="Times New Roman"/>
          <w:i/>
          <w:iCs/>
        </w:rPr>
      </w:pPr>
      <w:r w:rsidRPr="00AF47A8">
        <w:rPr>
          <w:rFonts w:ascii="Times New Roman" w:hAnsi="Times New Roman" w:cs="Times New Roman"/>
          <w:i/>
          <w:iCs/>
        </w:rPr>
        <w:t>“… Then we also make our own leaflets perfunctory” (P9)</w:t>
      </w:r>
    </w:p>
    <w:p w14:paraId="61BD718C" w14:textId="77777777"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b. Lack of Proficiency in Certain Things</w:t>
      </w:r>
    </w:p>
    <w:p w14:paraId="3BB9F8A1" w14:textId="0CBD64CD" w:rsidR="000079A6" w:rsidRPr="00AF47A8" w:rsidRDefault="000079A6" w:rsidP="000079A6">
      <w:pPr>
        <w:jc w:val="both"/>
        <w:rPr>
          <w:rFonts w:ascii="Times New Roman" w:hAnsi="Times New Roman" w:cs="Times New Roman"/>
          <w:i/>
          <w:iCs/>
        </w:rPr>
      </w:pPr>
      <w:r w:rsidRPr="00AF47A8">
        <w:rPr>
          <w:rFonts w:ascii="Times New Roman" w:hAnsi="Times New Roman" w:cs="Times New Roman"/>
        </w:rPr>
        <w:t xml:space="preserve">Lack of expertise in some issues makes it a challenge for nurses to promote and prevent </w:t>
      </w:r>
      <w:r w:rsidR="00242050" w:rsidRPr="00AF47A8">
        <w:rPr>
          <w:rFonts w:ascii="Times New Roman" w:hAnsi="Times New Roman" w:cs="Times New Roman"/>
        </w:rPr>
        <w:t>NCD</w:t>
      </w:r>
      <w:r w:rsidRPr="00AF47A8">
        <w:rPr>
          <w:rFonts w:ascii="Times New Roman" w:hAnsi="Times New Roman" w:cs="Times New Roman"/>
        </w:rPr>
        <w:t xml:space="preserve">. These proficiency forms include computer operating techniques (hard skills) and </w:t>
      </w:r>
      <w:r w:rsidR="00242050" w:rsidRPr="00AF47A8">
        <w:rPr>
          <w:rFonts w:ascii="Times New Roman" w:hAnsi="Times New Roman" w:cs="Times New Roman"/>
        </w:rPr>
        <w:t>NCD</w:t>
      </w:r>
      <w:r w:rsidRPr="00AF47A8">
        <w:rPr>
          <w:rFonts w:ascii="Times New Roman" w:hAnsi="Times New Roman" w:cs="Times New Roman"/>
          <w:i/>
          <w:iCs/>
        </w:rPr>
        <w:t xml:space="preserve"> maintenance.</w:t>
      </w:r>
    </w:p>
    <w:p w14:paraId="6883FA20" w14:textId="77777777" w:rsidR="000079A6" w:rsidRPr="00AF47A8" w:rsidRDefault="000079A6" w:rsidP="000079A6">
      <w:pPr>
        <w:ind w:left="426"/>
        <w:jc w:val="both"/>
        <w:rPr>
          <w:rFonts w:ascii="Times New Roman" w:hAnsi="Times New Roman" w:cs="Times New Roman"/>
          <w:i/>
          <w:iCs/>
        </w:rPr>
      </w:pPr>
      <w:r w:rsidRPr="00AF47A8">
        <w:rPr>
          <w:rFonts w:ascii="Times New Roman" w:hAnsi="Times New Roman" w:cs="Times New Roman"/>
          <w:i/>
          <w:iCs/>
        </w:rPr>
        <w:t>"My weakness is in terms of computers... Planning is there, but it is difficult to vent, to infuse it (re: vent and inculcate means to prepare plans and reports)" (P2)</w:t>
      </w:r>
    </w:p>
    <w:p w14:paraId="72F81A77" w14:textId="31CDB2E8" w:rsidR="000079A6" w:rsidRPr="00AF47A8" w:rsidRDefault="000079A6" w:rsidP="000079A6">
      <w:pPr>
        <w:ind w:left="426"/>
        <w:jc w:val="both"/>
        <w:rPr>
          <w:rFonts w:ascii="Times New Roman" w:hAnsi="Times New Roman" w:cs="Times New Roman"/>
          <w:i/>
          <w:iCs/>
        </w:rPr>
      </w:pPr>
      <w:r w:rsidRPr="00AF47A8">
        <w:rPr>
          <w:rFonts w:ascii="Times New Roman" w:hAnsi="Times New Roman" w:cs="Times New Roman"/>
          <w:i/>
          <w:iCs/>
        </w:rPr>
        <w:t xml:space="preserve">"I'm not confident yet, because we haven't been given the knowledge to really focus on that field. We only know at a glance, read and read that right (re: focus on </w:t>
      </w:r>
      <w:r w:rsidR="00242050" w:rsidRPr="00AF47A8">
        <w:rPr>
          <w:rFonts w:ascii="Times New Roman" w:hAnsi="Times New Roman" w:cs="Times New Roman"/>
          <w:i/>
          <w:iCs/>
        </w:rPr>
        <w:t>NCD</w:t>
      </w:r>
      <w:r w:rsidRPr="00AF47A8">
        <w:rPr>
          <w:rFonts w:ascii="Times New Roman" w:hAnsi="Times New Roman" w:cs="Times New Roman"/>
          <w:i/>
          <w:iCs/>
        </w:rPr>
        <w:t xml:space="preserve"> treatment)” (P8)</w:t>
      </w:r>
    </w:p>
    <w:p w14:paraId="79E591FC" w14:textId="77777777" w:rsidR="000079A6" w:rsidRPr="00AF47A8" w:rsidRDefault="000079A6" w:rsidP="003578C1">
      <w:pPr>
        <w:jc w:val="both"/>
        <w:rPr>
          <w:rFonts w:ascii="Times New Roman" w:hAnsi="Times New Roman" w:cs="Times New Roman"/>
          <w:i/>
          <w:iCs/>
        </w:rPr>
      </w:pPr>
    </w:p>
    <w:p w14:paraId="58D6EAE1" w14:textId="771E7671"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Theme 4] Resource Availability Support</w:t>
      </w:r>
    </w:p>
    <w:p w14:paraId="47FDAC9A" w14:textId="77777777"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a. Budget</w:t>
      </w:r>
    </w:p>
    <w:p w14:paraId="69D37B3E" w14:textId="08FFD5A6" w:rsidR="000079A6" w:rsidRPr="00AF47A8" w:rsidRDefault="000079A6" w:rsidP="000079A6">
      <w:pPr>
        <w:jc w:val="both"/>
        <w:rPr>
          <w:rFonts w:ascii="Times New Roman" w:hAnsi="Times New Roman" w:cs="Times New Roman"/>
        </w:rPr>
      </w:pPr>
      <w:r w:rsidRPr="00AF47A8">
        <w:rPr>
          <w:rFonts w:ascii="Times New Roman" w:hAnsi="Times New Roman" w:cs="Times New Roman"/>
        </w:rPr>
        <w:t xml:space="preserve">The successful implementation of health promotion and prevention of </w:t>
      </w:r>
      <w:r w:rsidR="00242050" w:rsidRPr="00AF47A8">
        <w:rPr>
          <w:rFonts w:ascii="Times New Roman" w:hAnsi="Times New Roman" w:cs="Times New Roman"/>
        </w:rPr>
        <w:t>NCD</w:t>
      </w:r>
      <w:r w:rsidRPr="00AF47A8">
        <w:rPr>
          <w:rFonts w:ascii="Times New Roman" w:hAnsi="Times New Roman" w:cs="Times New Roman"/>
        </w:rPr>
        <w:t xml:space="preserve"> is achieved if there is support from several parties. Resources are available in the budget, promotional tools and media, and training are met. Nurses need a budget to carry out training and empowerment of cadres.</w:t>
      </w:r>
    </w:p>
    <w:p w14:paraId="39F96137" w14:textId="43CC2072" w:rsidR="000079A6" w:rsidRPr="00AF47A8" w:rsidRDefault="000079A6" w:rsidP="000B00DE">
      <w:pPr>
        <w:ind w:left="426"/>
        <w:jc w:val="both"/>
        <w:rPr>
          <w:rFonts w:ascii="Times New Roman" w:hAnsi="Times New Roman" w:cs="Times New Roman"/>
          <w:i/>
          <w:iCs/>
        </w:rPr>
      </w:pPr>
      <w:r w:rsidRPr="00AF47A8">
        <w:rPr>
          <w:rFonts w:ascii="Times New Roman" w:hAnsi="Times New Roman" w:cs="Times New Roman"/>
          <w:i/>
          <w:iCs/>
        </w:rPr>
        <w:t>“Regarding the budget… More likely… to increase human resources, empower, and implement. Community empowerment is like cadre training, cadre transportation” (P1)</w:t>
      </w:r>
    </w:p>
    <w:p w14:paraId="2F1353EC" w14:textId="77777777" w:rsidR="000079A6" w:rsidRPr="00AF47A8" w:rsidRDefault="000079A6" w:rsidP="000079A6">
      <w:pPr>
        <w:jc w:val="both"/>
        <w:rPr>
          <w:rFonts w:ascii="Times New Roman" w:hAnsi="Times New Roman" w:cs="Times New Roman"/>
        </w:rPr>
      </w:pPr>
      <w:r w:rsidRPr="00AF47A8">
        <w:rPr>
          <w:rFonts w:ascii="Times New Roman" w:hAnsi="Times New Roman" w:cs="Times New Roman"/>
        </w:rPr>
        <w:t>Apart from empowering cadres, a budget is needed for the provision of promotional media and rewards for cadres.</w:t>
      </w:r>
    </w:p>
    <w:p w14:paraId="49023912" w14:textId="24EAA92E" w:rsidR="000079A6" w:rsidRPr="003578C1" w:rsidRDefault="000079A6" w:rsidP="003578C1">
      <w:pPr>
        <w:ind w:left="426"/>
        <w:jc w:val="both"/>
        <w:rPr>
          <w:rFonts w:ascii="Times New Roman" w:hAnsi="Times New Roman" w:cs="Times New Roman"/>
          <w:i/>
          <w:iCs/>
        </w:rPr>
      </w:pPr>
      <w:r w:rsidRPr="00AF47A8">
        <w:rPr>
          <w:rFonts w:ascii="Times New Roman" w:hAnsi="Times New Roman" w:cs="Times New Roman"/>
          <w:i/>
          <w:iCs/>
        </w:rPr>
        <w:t>"There are funds for the honorarium, for example, if you go out, don't you have to have leaflets, capital?" (P3)</w:t>
      </w:r>
    </w:p>
    <w:p w14:paraId="75543144" w14:textId="77777777" w:rsidR="000079A6" w:rsidRPr="00AF47A8" w:rsidRDefault="000079A6" w:rsidP="000079A6">
      <w:pPr>
        <w:jc w:val="both"/>
        <w:rPr>
          <w:rFonts w:ascii="Times New Roman" w:hAnsi="Times New Roman" w:cs="Times New Roman"/>
          <w:b/>
          <w:bCs/>
        </w:rPr>
      </w:pPr>
      <w:r w:rsidRPr="00AF47A8">
        <w:rPr>
          <w:rFonts w:ascii="Times New Roman" w:hAnsi="Times New Roman" w:cs="Times New Roman"/>
          <w:b/>
          <w:bCs/>
        </w:rPr>
        <w:t>b. Promotional Facilities and Media</w:t>
      </w:r>
    </w:p>
    <w:p w14:paraId="39F2F3B7" w14:textId="5503126C" w:rsidR="000079A6" w:rsidRPr="00AF47A8" w:rsidRDefault="000079A6" w:rsidP="000079A6">
      <w:pPr>
        <w:jc w:val="both"/>
        <w:rPr>
          <w:rFonts w:ascii="Times New Roman" w:hAnsi="Times New Roman" w:cs="Times New Roman"/>
        </w:rPr>
      </w:pPr>
      <w:r w:rsidRPr="00AF47A8">
        <w:rPr>
          <w:rFonts w:ascii="Times New Roman" w:hAnsi="Times New Roman" w:cs="Times New Roman"/>
        </w:rPr>
        <w:t xml:space="preserve">The </w:t>
      </w:r>
      <w:r w:rsidR="000B00DE" w:rsidRPr="00AF47A8">
        <w:rPr>
          <w:rFonts w:ascii="Times New Roman" w:hAnsi="Times New Roman" w:cs="Times New Roman"/>
        </w:rPr>
        <w:t>fulfilment</w:t>
      </w:r>
      <w:r w:rsidRPr="00AF47A8">
        <w:rPr>
          <w:rFonts w:ascii="Times New Roman" w:hAnsi="Times New Roman" w:cs="Times New Roman"/>
        </w:rPr>
        <w:t xml:space="preserve"> of promotional facilities and media is another essential resource needed by nurses. The availability of the leading facilities is needed in the implementation of the promotive and preventive efforts of</w:t>
      </w:r>
      <w:r w:rsidR="00242050" w:rsidRPr="00AF47A8">
        <w:rPr>
          <w:rFonts w:ascii="Times New Roman" w:hAnsi="Times New Roman" w:cs="Times New Roman"/>
        </w:rPr>
        <w:t xml:space="preserve"> NCD</w:t>
      </w:r>
      <w:r w:rsidRPr="00AF47A8">
        <w:rPr>
          <w:rFonts w:ascii="Times New Roman" w:hAnsi="Times New Roman" w:cs="Times New Roman"/>
        </w:rPr>
        <w:t>.</w:t>
      </w:r>
    </w:p>
    <w:p w14:paraId="387C909E" w14:textId="77777777" w:rsidR="000079A6" w:rsidRPr="00AF47A8" w:rsidRDefault="000079A6" w:rsidP="000B00DE">
      <w:pPr>
        <w:ind w:left="426"/>
        <w:jc w:val="both"/>
        <w:rPr>
          <w:rFonts w:ascii="Times New Roman" w:hAnsi="Times New Roman" w:cs="Times New Roman"/>
          <w:i/>
          <w:iCs/>
        </w:rPr>
      </w:pPr>
      <w:r w:rsidRPr="00AF47A8">
        <w:rPr>
          <w:rFonts w:ascii="Times New Roman" w:hAnsi="Times New Roman" w:cs="Times New Roman"/>
          <w:i/>
          <w:iCs/>
        </w:rPr>
        <w:t>“…must have the PHN (re: Public Health Nursing) kit” (P10)</w:t>
      </w:r>
    </w:p>
    <w:p w14:paraId="223D3F73" w14:textId="390D6274" w:rsidR="000079A6" w:rsidRPr="00AF47A8" w:rsidRDefault="000079A6" w:rsidP="000B00DE">
      <w:pPr>
        <w:ind w:left="426"/>
        <w:jc w:val="both"/>
        <w:rPr>
          <w:rFonts w:ascii="Times New Roman" w:hAnsi="Times New Roman" w:cs="Times New Roman"/>
          <w:i/>
          <w:iCs/>
        </w:rPr>
      </w:pPr>
      <w:r w:rsidRPr="00AF47A8">
        <w:rPr>
          <w:rFonts w:ascii="Times New Roman" w:hAnsi="Times New Roman" w:cs="Times New Roman"/>
          <w:i/>
          <w:iCs/>
        </w:rPr>
        <w:t>“The facilities are equipped … like the BMHP (re: Consumable Medical Goods) IVA (re: Visual Inspection of Acetic Acid)” (P11)</w:t>
      </w:r>
    </w:p>
    <w:p w14:paraId="22B7D720" w14:textId="77777777" w:rsidR="000079A6" w:rsidRPr="00AF47A8" w:rsidRDefault="000079A6" w:rsidP="000079A6">
      <w:pPr>
        <w:jc w:val="both"/>
        <w:rPr>
          <w:rFonts w:ascii="Times New Roman" w:hAnsi="Times New Roman" w:cs="Times New Roman"/>
        </w:rPr>
      </w:pPr>
      <w:r w:rsidRPr="00AF47A8">
        <w:rPr>
          <w:rFonts w:ascii="Times New Roman" w:hAnsi="Times New Roman" w:cs="Times New Roman"/>
        </w:rPr>
        <w:lastRenderedPageBreak/>
        <w:t>In addition to the main facilities, nurses need supporting facilities to implement promotive and preventive efforts.</w:t>
      </w:r>
    </w:p>
    <w:p w14:paraId="01C4B0E2" w14:textId="7F4D8003" w:rsidR="000079A6" w:rsidRPr="00AF47A8" w:rsidRDefault="000079A6" w:rsidP="000B00DE">
      <w:pPr>
        <w:ind w:left="426"/>
        <w:jc w:val="both"/>
        <w:rPr>
          <w:rFonts w:ascii="Times New Roman" w:hAnsi="Times New Roman" w:cs="Times New Roman"/>
          <w:i/>
          <w:iCs/>
        </w:rPr>
      </w:pPr>
      <w:r w:rsidRPr="00AF47A8">
        <w:rPr>
          <w:rFonts w:ascii="Times New Roman" w:hAnsi="Times New Roman" w:cs="Times New Roman"/>
          <w:i/>
          <w:iCs/>
        </w:rPr>
        <w:t>"</w:t>
      </w:r>
      <w:r w:rsidR="000B00DE" w:rsidRPr="00AF47A8">
        <w:rPr>
          <w:rFonts w:ascii="Times New Roman" w:hAnsi="Times New Roman" w:cs="Times New Roman"/>
          <w:i/>
          <w:iCs/>
        </w:rPr>
        <w:t>Speaker</w:t>
      </w:r>
      <w:r w:rsidRPr="00AF47A8">
        <w:rPr>
          <w:rFonts w:ascii="Times New Roman" w:hAnsi="Times New Roman" w:cs="Times New Roman"/>
          <w:i/>
          <w:iCs/>
        </w:rPr>
        <w:t>. Let it be heard. Let's not scream” (P8)</w:t>
      </w:r>
    </w:p>
    <w:p w14:paraId="4DFA7C0D" w14:textId="2FAC0C5D" w:rsidR="000079A6" w:rsidRPr="00AF47A8" w:rsidRDefault="000079A6" w:rsidP="000B00DE">
      <w:pPr>
        <w:ind w:left="426"/>
        <w:jc w:val="both"/>
        <w:rPr>
          <w:rFonts w:ascii="Times New Roman" w:hAnsi="Times New Roman" w:cs="Times New Roman"/>
          <w:i/>
          <w:iCs/>
        </w:rPr>
      </w:pPr>
      <w:r w:rsidRPr="00AF47A8">
        <w:rPr>
          <w:rFonts w:ascii="Times New Roman" w:hAnsi="Times New Roman" w:cs="Times New Roman"/>
          <w:i/>
          <w:iCs/>
        </w:rPr>
        <w:t>“</w:t>
      </w:r>
      <w:r w:rsidR="000B00DE" w:rsidRPr="00AF47A8">
        <w:rPr>
          <w:rFonts w:ascii="Times New Roman" w:hAnsi="Times New Roman" w:cs="Times New Roman"/>
          <w:i/>
          <w:iCs/>
        </w:rPr>
        <w:t>Audio-visual</w:t>
      </w:r>
      <w:r w:rsidRPr="00AF47A8">
        <w:rPr>
          <w:rFonts w:ascii="Times New Roman" w:hAnsi="Times New Roman" w:cs="Times New Roman"/>
          <w:i/>
          <w:iCs/>
        </w:rPr>
        <w:t>, so for example it looks like there is a video, watch it…” (P10)</w:t>
      </w:r>
    </w:p>
    <w:p w14:paraId="1D75E2C1" w14:textId="6DF2837F" w:rsidR="000079A6" w:rsidRPr="00AF47A8" w:rsidRDefault="000079A6" w:rsidP="000079A6">
      <w:pPr>
        <w:jc w:val="both"/>
        <w:rPr>
          <w:rFonts w:ascii="Times New Roman" w:hAnsi="Times New Roman" w:cs="Times New Roman"/>
        </w:rPr>
      </w:pPr>
      <w:r w:rsidRPr="00AF47A8">
        <w:rPr>
          <w:rFonts w:ascii="Times New Roman" w:hAnsi="Times New Roman" w:cs="Times New Roman"/>
        </w:rPr>
        <w:t xml:space="preserve">Nurses also need the availability of promotional media for optimal implementation of health promotion and prevention of </w:t>
      </w:r>
      <w:r w:rsidR="00242050" w:rsidRPr="00AF47A8">
        <w:rPr>
          <w:rFonts w:ascii="Times New Roman" w:hAnsi="Times New Roman" w:cs="Times New Roman"/>
        </w:rPr>
        <w:t>NCD</w:t>
      </w:r>
      <w:r w:rsidRPr="00AF47A8">
        <w:rPr>
          <w:rFonts w:ascii="Times New Roman" w:hAnsi="Times New Roman" w:cs="Times New Roman"/>
        </w:rPr>
        <w:t>.</w:t>
      </w:r>
    </w:p>
    <w:p w14:paraId="6D87F2E9" w14:textId="1E1FE8EF" w:rsidR="00BA378B" w:rsidRPr="00AF47A8" w:rsidRDefault="000079A6" w:rsidP="00BA378B">
      <w:pPr>
        <w:ind w:left="567"/>
        <w:jc w:val="both"/>
        <w:rPr>
          <w:rFonts w:ascii="Times New Roman" w:hAnsi="Times New Roman" w:cs="Times New Roman"/>
          <w:i/>
          <w:iCs/>
        </w:rPr>
      </w:pPr>
      <w:r w:rsidRPr="00AF47A8">
        <w:rPr>
          <w:rFonts w:ascii="Times New Roman" w:hAnsi="Times New Roman" w:cs="Times New Roman"/>
          <w:i/>
          <w:iCs/>
        </w:rPr>
        <w:t>“</w:t>
      </w:r>
      <w:r w:rsidR="000B00DE" w:rsidRPr="00AF47A8">
        <w:rPr>
          <w:rFonts w:ascii="Times New Roman" w:hAnsi="Times New Roman" w:cs="Times New Roman"/>
          <w:i/>
          <w:iCs/>
        </w:rPr>
        <w:t>Multiplying</w:t>
      </w:r>
      <w:r w:rsidRPr="00AF47A8">
        <w:rPr>
          <w:rFonts w:ascii="Times New Roman" w:hAnsi="Times New Roman" w:cs="Times New Roman"/>
          <w:i/>
          <w:iCs/>
        </w:rPr>
        <w:t xml:space="preserve"> leaflets or multiplying forms used for recording and reporting” (P1)</w:t>
      </w:r>
    </w:p>
    <w:p w14:paraId="481EE627" w14:textId="77777777" w:rsidR="00BA378B" w:rsidRPr="00AF47A8" w:rsidRDefault="00BA378B" w:rsidP="00BA378B">
      <w:pPr>
        <w:jc w:val="both"/>
        <w:rPr>
          <w:rFonts w:ascii="Times New Roman" w:hAnsi="Times New Roman" w:cs="Times New Roman"/>
          <w:b/>
          <w:bCs/>
        </w:rPr>
      </w:pPr>
      <w:r w:rsidRPr="00AF47A8">
        <w:rPr>
          <w:rFonts w:ascii="Times New Roman" w:hAnsi="Times New Roman" w:cs="Times New Roman"/>
          <w:b/>
          <w:bCs/>
        </w:rPr>
        <w:t>c. Training</w:t>
      </w:r>
    </w:p>
    <w:p w14:paraId="64703B49" w14:textId="7F3F8935" w:rsidR="00BA378B" w:rsidRPr="00AF47A8" w:rsidRDefault="00BA378B" w:rsidP="00BA378B">
      <w:pPr>
        <w:jc w:val="both"/>
        <w:rPr>
          <w:rFonts w:ascii="Times New Roman" w:hAnsi="Times New Roman" w:cs="Times New Roman"/>
        </w:rPr>
      </w:pPr>
      <w:r w:rsidRPr="00AF47A8">
        <w:rPr>
          <w:rFonts w:ascii="Times New Roman" w:hAnsi="Times New Roman" w:cs="Times New Roman"/>
        </w:rPr>
        <w:t xml:space="preserve">Training to increase the capacity of health workers is a necessity for nurses, such as upgrading </w:t>
      </w:r>
      <w:r w:rsidR="00242050" w:rsidRPr="00AF47A8">
        <w:rPr>
          <w:rFonts w:ascii="Times New Roman" w:hAnsi="Times New Roman" w:cs="Times New Roman"/>
        </w:rPr>
        <w:t>NCD</w:t>
      </w:r>
      <w:r w:rsidRPr="00AF47A8">
        <w:rPr>
          <w:rFonts w:ascii="Times New Roman" w:hAnsi="Times New Roman" w:cs="Times New Roman"/>
        </w:rPr>
        <w:t xml:space="preserve"> knowledge.</w:t>
      </w:r>
    </w:p>
    <w:p w14:paraId="409F468C" w14:textId="77777777"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Training is about dealing with hypertension, like that, diabetes, that's it. Treatment” (P8)</w:t>
      </w:r>
    </w:p>
    <w:p w14:paraId="083E4EDE" w14:textId="1462C246"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NCD’ community service training … especially in nursing services” (P12)</w:t>
      </w:r>
    </w:p>
    <w:p w14:paraId="59645E15" w14:textId="77777777" w:rsidR="00BA378B" w:rsidRPr="00AF47A8" w:rsidRDefault="00BA378B" w:rsidP="00BA378B">
      <w:pPr>
        <w:jc w:val="both"/>
        <w:rPr>
          <w:rFonts w:ascii="Times New Roman" w:hAnsi="Times New Roman" w:cs="Times New Roman"/>
        </w:rPr>
      </w:pPr>
      <w:r w:rsidRPr="00AF47A8">
        <w:rPr>
          <w:rFonts w:ascii="Times New Roman" w:hAnsi="Times New Roman" w:cs="Times New Roman"/>
        </w:rPr>
        <w:t>In addition, soft skills training is also an essential part of nurses.</w:t>
      </w:r>
    </w:p>
    <w:p w14:paraId="4E7FE829" w14:textId="352DE86A"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Often a lot of training … how to communicate … service excellent” (P10)</w:t>
      </w:r>
    </w:p>
    <w:p w14:paraId="30D931A8" w14:textId="77777777" w:rsidR="003578C1" w:rsidRDefault="003578C1" w:rsidP="00BA378B">
      <w:pPr>
        <w:jc w:val="both"/>
        <w:rPr>
          <w:rFonts w:ascii="Times New Roman" w:hAnsi="Times New Roman" w:cs="Times New Roman"/>
          <w:b/>
          <w:bCs/>
        </w:rPr>
      </w:pPr>
    </w:p>
    <w:p w14:paraId="6B952AAC" w14:textId="59691F0E" w:rsidR="00BA378B" w:rsidRPr="00AF47A8" w:rsidRDefault="00BA378B" w:rsidP="00BA378B">
      <w:pPr>
        <w:jc w:val="both"/>
        <w:rPr>
          <w:rFonts w:ascii="Times New Roman" w:hAnsi="Times New Roman" w:cs="Times New Roman"/>
          <w:b/>
          <w:bCs/>
        </w:rPr>
      </w:pPr>
      <w:r w:rsidRPr="00AF47A8">
        <w:rPr>
          <w:rFonts w:ascii="Times New Roman" w:hAnsi="Times New Roman" w:cs="Times New Roman"/>
          <w:b/>
          <w:bCs/>
        </w:rPr>
        <w:t>[Theme 5]: High Commitment Support</w:t>
      </w:r>
    </w:p>
    <w:p w14:paraId="54930564" w14:textId="77777777" w:rsidR="00BA378B" w:rsidRPr="00AF47A8" w:rsidRDefault="00BA378B" w:rsidP="00BA378B">
      <w:pPr>
        <w:jc w:val="both"/>
        <w:rPr>
          <w:rFonts w:ascii="Times New Roman" w:hAnsi="Times New Roman" w:cs="Times New Roman"/>
          <w:b/>
          <w:bCs/>
        </w:rPr>
      </w:pPr>
      <w:r w:rsidRPr="00AF47A8">
        <w:rPr>
          <w:rFonts w:ascii="Times New Roman" w:hAnsi="Times New Roman" w:cs="Times New Roman"/>
          <w:b/>
          <w:bCs/>
        </w:rPr>
        <w:t>a. Stakeholder Participation</w:t>
      </w:r>
    </w:p>
    <w:p w14:paraId="27429F60" w14:textId="109304FA" w:rsidR="00BA378B" w:rsidRPr="00AF47A8" w:rsidRDefault="00BA378B" w:rsidP="00BA378B">
      <w:pPr>
        <w:jc w:val="both"/>
        <w:rPr>
          <w:rFonts w:ascii="Times New Roman" w:hAnsi="Times New Roman" w:cs="Times New Roman"/>
        </w:rPr>
      </w:pPr>
      <w:r w:rsidRPr="00AF47A8">
        <w:rPr>
          <w:rFonts w:ascii="Times New Roman" w:hAnsi="Times New Roman" w:cs="Times New Roman"/>
        </w:rPr>
        <w:t xml:space="preserve">Nurses also need high commitment from various parties, which is indicated by the active participation of </w:t>
      </w:r>
      <w:r w:rsidR="00772FB2" w:rsidRPr="00AF47A8">
        <w:rPr>
          <w:rFonts w:ascii="Times New Roman" w:hAnsi="Times New Roman" w:cs="Times New Roman"/>
        </w:rPr>
        <w:t>stakeholder</w:t>
      </w:r>
      <w:r w:rsidRPr="00AF47A8">
        <w:rPr>
          <w:rFonts w:ascii="Times New Roman" w:hAnsi="Times New Roman" w:cs="Times New Roman"/>
        </w:rPr>
        <w:t xml:space="preserve"> and the willingness of nurses to share experiences. </w:t>
      </w:r>
      <w:r w:rsidR="00772FB2" w:rsidRPr="00AF47A8">
        <w:rPr>
          <w:rFonts w:ascii="Times New Roman" w:hAnsi="Times New Roman" w:cs="Times New Roman"/>
        </w:rPr>
        <w:t>Stakeholders</w:t>
      </w:r>
      <w:r w:rsidRPr="00AF47A8">
        <w:rPr>
          <w:rFonts w:ascii="Times New Roman" w:hAnsi="Times New Roman" w:cs="Times New Roman"/>
        </w:rPr>
        <w:t xml:space="preserve"> come from internal health offices and should also be involved in regulation.  </w:t>
      </w:r>
    </w:p>
    <w:p w14:paraId="41E8FBBE" w14:textId="1D4A03CD"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If only the community health officers work alone, it means that it will not work without stakeholders" (P10)</w:t>
      </w:r>
    </w:p>
    <w:p w14:paraId="2284825B" w14:textId="6A655CF5"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Cross-sector cooperation… KTR is like being in a village, sub-district” (P11)</w:t>
      </w:r>
    </w:p>
    <w:p w14:paraId="5089976D" w14:textId="77777777" w:rsidR="00BA378B" w:rsidRPr="00AF47A8" w:rsidRDefault="00BA378B" w:rsidP="00BA378B">
      <w:pPr>
        <w:jc w:val="both"/>
        <w:rPr>
          <w:rFonts w:ascii="Times New Roman" w:hAnsi="Times New Roman" w:cs="Times New Roman"/>
        </w:rPr>
      </w:pPr>
      <w:r w:rsidRPr="00AF47A8">
        <w:rPr>
          <w:rFonts w:ascii="Times New Roman" w:hAnsi="Times New Roman" w:cs="Times New Roman"/>
        </w:rPr>
        <w:t xml:space="preserve">The participation of the head of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in out-of-building services is the support needed by nurses. In addition,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knows the condition of the area and its people.</w:t>
      </w:r>
    </w:p>
    <w:p w14:paraId="49831D8B" w14:textId="5F686D22" w:rsidR="00BA378B" w:rsidRPr="00AF47A8" w:rsidRDefault="00BA378B" w:rsidP="00BA378B">
      <w:pPr>
        <w:ind w:left="567"/>
        <w:jc w:val="both"/>
        <w:rPr>
          <w:rFonts w:ascii="Times New Roman" w:hAnsi="Times New Roman" w:cs="Times New Roman"/>
          <w:i/>
          <w:iCs/>
        </w:rPr>
      </w:pPr>
      <w:r w:rsidRPr="00AF47A8">
        <w:rPr>
          <w:rFonts w:ascii="Times New Roman" w:hAnsi="Times New Roman" w:cs="Times New Roman"/>
          <w:i/>
          <w:iCs/>
        </w:rPr>
        <w:t>“The Head of UPT also went to the field, went down to the community, gave more information… confirmed that. Community health service is not currently for treatment” (P8)</w:t>
      </w:r>
    </w:p>
    <w:p w14:paraId="0C054FF6" w14:textId="1752BE25" w:rsidR="004B0464" w:rsidRPr="00AF47A8" w:rsidRDefault="00BA378B" w:rsidP="003578C1">
      <w:pPr>
        <w:ind w:left="567"/>
        <w:jc w:val="both"/>
        <w:rPr>
          <w:rFonts w:ascii="Times New Roman" w:hAnsi="Times New Roman" w:cs="Times New Roman"/>
          <w:i/>
          <w:iCs/>
        </w:rPr>
      </w:pPr>
      <w:r w:rsidRPr="00AF47A8">
        <w:rPr>
          <w:rFonts w:ascii="Times New Roman" w:hAnsi="Times New Roman" w:cs="Times New Roman"/>
          <w:i/>
          <w:iCs/>
        </w:rPr>
        <w:t xml:space="preserve">"The head of the community health </w:t>
      </w:r>
      <w:proofErr w:type="spellStart"/>
      <w:r w:rsidRPr="00AF47A8">
        <w:rPr>
          <w:rFonts w:ascii="Times New Roman" w:hAnsi="Times New Roman" w:cs="Times New Roman"/>
          <w:i/>
          <w:iCs/>
        </w:rPr>
        <w:t>center</w:t>
      </w:r>
      <w:proofErr w:type="spellEnd"/>
      <w:r w:rsidRPr="00AF47A8">
        <w:rPr>
          <w:rFonts w:ascii="Times New Roman" w:hAnsi="Times New Roman" w:cs="Times New Roman"/>
          <w:i/>
          <w:iCs/>
        </w:rPr>
        <w:t xml:space="preserve"> must know, must see the field conditions" (P13)</w:t>
      </w:r>
    </w:p>
    <w:p w14:paraId="31342ECE" w14:textId="77777777" w:rsidR="004B0464" w:rsidRPr="00AF47A8" w:rsidRDefault="004B0464" w:rsidP="004B0464">
      <w:pPr>
        <w:jc w:val="both"/>
        <w:rPr>
          <w:rFonts w:ascii="Times New Roman" w:hAnsi="Times New Roman" w:cs="Times New Roman"/>
          <w:b/>
          <w:bCs/>
        </w:rPr>
      </w:pPr>
      <w:r w:rsidRPr="00AF47A8">
        <w:rPr>
          <w:rFonts w:ascii="Times New Roman" w:hAnsi="Times New Roman" w:cs="Times New Roman"/>
          <w:b/>
          <w:bCs/>
        </w:rPr>
        <w:t>b. Sharing Experiences with Colleagues</w:t>
      </w:r>
    </w:p>
    <w:p w14:paraId="39F457E6" w14:textId="58D28023" w:rsidR="004B0464" w:rsidRPr="00AF47A8" w:rsidRDefault="004B0464" w:rsidP="004B0464">
      <w:pPr>
        <w:jc w:val="both"/>
        <w:rPr>
          <w:rFonts w:ascii="Times New Roman" w:hAnsi="Times New Roman" w:cs="Times New Roman"/>
        </w:rPr>
      </w:pPr>
      <w:r w:rsidRPr="00AF47A8">
        <w:rPr>
          <w:rFonts w:ascii="Times New Roman" w:hAnsi="Times New Roman" w:cs="Times New Roman"/>
        </w:rPr>
        <w:t xml:space="preserve">In addition to commitment from </w:t>
      </w:r>
      <w:r w:rsidR="00772FB2" w:rsidRPr="00AF47A8">
        <w:rPr>
          <w:rFonts w:ascii="Times New Roman" w:hAnsi="Times New Roman" w:cs="Times New Roman"/>
        </w:rPr>
        <w:t>stakeholders</w:t>
      </w:r>
      <w:r w:rsidRPr="00AF47A8">
        <w:rPr>
          <w:rFonts w:ascii="Times New Roman" w:hAnsi="Times New Roman" w:cs="Times New Roman"/>
        </w:rPr>
        <w:t>, willingness among colleagues to share experiences is an important thing needed.</w:t>
      </w:r>
    </w:p>
    <w:p w14:paraId="4CEA6CF2" w14:textId="5C554930" w:rsidR="004B0464" w:rsidRPr="003578C1" w:rsidRDefault="004B0464" w:rsidP="003578C1">
      <w:pPr>
        <w:ind w:left="567"/>
        <w:jc w:val="both"/>
        <w:rPr>
          <w:rFonts w:ascii="Times New Roman" w:hAnsi="Times New Roman" w:cs="Times New Roman"/>
          <w:i/>
          <w:iCs/>
        </w:rPr>
      </w:pPr>
      <w:r w:rsidRPr="00AF47A8">
        <w:rPr>
          <w:rFonts w:ascii="Times New Roman" w:hAnsi="Times New Roman" w:cs="Times New Roman"/>
          <w:i/>
          <w:iCs/>
        </w:rPr>
        <w:t>“I still have a lot to learn from friends who are already advanced here, especially for the field…” (P9)</w:t>
      </w:r>
    </w:p>
    <w:p w14:paraId="4E8D64A2" w14:textId="42D94A36" w:rsidR="004B0464" w:rsidRPr="00AF47A8" w:rsidRDefault="004B0464" w:rsidP="004B0464">
      <w:pPr>
        <w:jc w:val="both"/>
        <w:rPr>
          <w:rFonts w:ascii="Times New Roman" w:hAnsi="Times New Roman" w:cs="Times New Roman"/>
          <w:b/>
          <w:bCs/>
        </w:rPr>
      </w:pPr>
      <w:r w:rsidRPr="00AF47A8">
        <w:rPr>
          <w:rFonts w:ascii="Times New Roman" w:hAnsi="Times New Roman" w:cs="Times New Roman"/>
          <w:b/>
          <w:bCs/>
        </w:rPr>
        <w:lastRenderedPageBreak/>
        <w:t>[Theme 6]: Good Management Support</w:t>
      </w:r>
    </w:p>
    <w:p w14:paraId="215A6D80" w14:textId="77777777" w:rsidR="004B0464" w:rsidRPr="00AF47A8" w:rsidRDefault="004B0464" w:rsidP="004B0464">
      <w:pPr>
        <w:jc w:val="both"/>
        <w:rPr>
          <w:rFonts w:ascii="Times New Roman" w:hAnsi="Times New Roman" w:cs="Times New Roman"/>
          <w:b/>
          <w:bCs/>
        </w:rPr>
      </w:pPr>
      <w:r w:rsidRPr="00AF47A8">
        <w:rPr>
          <w:rFonts w:ascii="Times New Roman" w:hAnsi="Times New Roman" w:cs="Times New Roman"/>
          <w:b/>
          <w:bCs/>
        </w:rPr>
        <w:t>a. The existence of Performance Monitoring</w:t>
      </w:r>
    </w:p>
    <w:p w14:paraId="25278864" w14:textId="0555AE52" w:rsidR="004B0464" w:rsidRPr="00AF47A8" w:rsidRDefault="004B0464" w:rsidP="004B0464">
      <w:pPr>
        <w:jc w:val="both"/>
        <w:rPr>
          <w:rFonts w:ascii="Times New Roman" w:hAnsi="Times New Roman" w:cs="Times New Roman"/>
        </w:rPr>
      </w:pPr>
      <w:r w:rsidRPr="00AF47A8">
        <w:rPr>
          <w:rFonts w:ascii="Times New Roman" w:hAnsi="Times New Roman" w:cs="Times New Roman"/>
        </w:rPr>
        <w:t xml:space="preserve">The successful implementation of health promotion and prevention of </w:t>
      </w:r>
      <w:r w:rsidR="00242050" w:rsidRPr="00AF47A8">
        <w:rPr>
          <w:rFonts w:ascii="Times New Roman" w:hAnsi="Times New Roman" w:cs="Times New Roman"/>
        </w:rPr>
        <w:t>NCD</w:t>
      </w:r>
      <w:r w:rsidRPr="00AF47A8">
        <w:rPr>
          <w:rFonts w:ascii="Times New Roman" w:hAnsi="Times New Roman" w:cs="Times New Roman"/>
        </w:rPr>
        <w:t xml:space="preserve"> cannot be separated from good management, such as monitoring and evaluation (money) of performance and clarity of responsibilities. Therefore, the input from the head of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during money is part of the needed support.</w:t>
      </w:r>
    </w:p>
    <w:p w14:paraId="78A82357" w14:textId="76F4FBD9" w:rsidR="004B0464" w:rsidRPr="00AF47A8" w:rsidRDefault="004B0464" w:rsidP="004B0464">
      <w:pPr>
        <w:ind w:left="567"/>
        <w:jc w:val="both"/>
        <w:rPr>
          <w:rFonts w:ascii="Times New Roman" w:hAnsi="Times New Roman" w:cs="Times New Roman"/>
          <w:i/>
          <w:iCs/>
        </w:rPr>
      </w:pPr>
      <w:r w:rsidRPr="00AF47A8">
        <w:rPr>
          <w:rFonts w:ascii="Times New Roman" w:hAnsi="Times New Roman" w:cs="Times New Roman"/>
          <w:i/>
          <w:iCs/>
        </w:rPr>
        <w:t>“There is an evaluation as a program holder…” (P1)</w:t>
      </w:r>
    </w:p>
    <w:p w14:paraId="4A7006C7" w14:textId="70CCCFC5" w:rsidR="004B0464" w:rsidRPr="00AF47A8" w:rsidRDefault="004B0464" w:rsidP="004B0464">
      <w:pPr>
        <w:ind w:left="567"/>
        <w:jc w:val="both"/>
        <w:rPr>
          <w:rFonts w:ascii="Times New Roman" w:hAnsi="Times New Roman" w:cs="Times New Roman"/>
          <w:i/>
          <w:iCs/>
        </w:rPr>
      </w:pPr>
      <w:r w:rsidRPr="00AF47A8">
        <w:rPr>
          <w:rFonts w:ascii="Times New Roman" w:hAnsi="Times New Roman" w:cs="Times New Roman"/>
          <w:i/>
          <w:iCs/>
        </w:rPr>
        <w:t>"See how our efforts are to carry out our main tasks, so the term is that there is feedback" (P14)</w:t>
      </w:r>
    </w:p>
    <w:p w14:paraId="46C0E1D9" w14:textId="4F6A7A4B" w:rsidR="004B0464" w:rsidRPr="00AF47A8" w:rsidRDefault="004B0464" w:rsidP="004B0464">
      <w:pPr>
        <w:jc w:val="both"/>
        <w:rPr>
          <w:rFonts w:ascii="Times New Roman" w:hAnsi="Times New Roman" w:cs="Times New Roman"/>
        </w:rPr>
      </w:pPr>
      <w:r w:rsidRPr="00AF47A8">
        <w:rPr>
          <w:rFonts w:ascii="Times New Roman" w:hAnsi="Times New Roman" w:cs="Times New Roman"/>
        </w:rPr>
        <w:t>In addition, one of the nurses needed support to carry out money to the cadres.</w:t>
      </w:r>
    </w:p>
    <w:p w14:paraId="0BFD8650" w14:textId="4EE595AC" w:rsidR="004B0464" w:rsidRPr="003578C1" w:rsidRDefault="004B0464" w:rsidP="003578C1">
      <w:pPr>
        <w:ind w:left="567"/>
        <w:jc w:val="both"/>
        <w:rPr>
          <w:rFonts w:ascii="Times New Roman" w:hAnsi="Times New Roman" w:cs="Times New Roman"/>
          <w:i/>
          <w:iCs/>
        </w:rPr>
      </w:pPr>
      <w:r w:rsidRPr="00AF47A8">
        <w:rPr>
          <w:rFonts w:ascii="Times New Roman" w:hAnsi="Times New Roman" w:cs="Times New Roman"/>
          <w:i/>
          <w:iCs/>
        </w:rPr>
        <w:t>“Discussion with the cadre about what he got from the training, so I know that too…” (P4)</w:t>
      </w:r>
    </w:p>
    <w:p w14:paraId="18165327" w14:textId="77777777" w:rsidR="004B0464" w:rsidRPr="00AF47A8" w:rsidRDefault="004B0464" w:rsidP="004B0464">
      <w:pPr>
        <w:jc w:val="both"/>
        <w:rPr>
          <w:rFonts w:ascii="Times New Roman" w:hAnsi="Times New Roman" w:cs="Times New Roman"/>
          <w:b/>
          <w:bCs/>
        </w:rPr>
      </w:pPr>
      <w:r w:rsidRPr="00AF47A8">
        <w:rPr>
          <w:rFonts w:ascii="Times New Roman" w:hAnsi="Times New Roman" w:cs="Times New Roman"/>
          <w:b/>
          <w:bCs/>
        </w:rPr>
        <w:t>b. Clarity of Responsibilities</w:t>
      </w:r>
    </w:p>
    <w:p w14:paraId="2B80B977" w14:textId="59BCC984" w:rsidR="004B0464" w:rsidRPr="00AF47A8" w:rsidRDefault="004B0464" w:rsidP="004B0464">
      <w:pPr>
        <w:jc w:val="both"/>
        <w:rPr>
          <w:rFonts w:ascii="Times New Roman" w:hAnsi="Times New Roman" w:cs="Times New Roman"/>
        </w:rPr>
      </w:pPr>
      <w:r w:rsidRPr="00AF47A8">
        <w:rPr>
          <w:rFonts w:ascii="Times New Roman" w:hAnsi="Times New Roman" w:cs="Times New Roman"/>
        </w:rPr>
        <w:t xml:space="preserve">Good management is indicated by the clarity of the responsibilities of each health worker. This strategy requires the firmness of the head of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as a </w:t>
      </w:r>
      <w:r w:rsidR="00772FB2" w:rsidRPr="00AF47A8">
        <w:rPr>
          <w:rFonts w:ascii="Times New Roman" w:hAnsi="Times New Roman" w:cs="Times New Roman"/>
        </w:rPr>
        <w:t>stakeholder</w:t>
      </w:r>
      <w:r w:rsidRPr="00AF47A8">
        <w:rPr>
          <w:rFonts w:ascii="Times New Roman" w:hAnsi="Times New Roman" w:cs="Times New Roman"/>
        </w:rPr>
        <w:t xml:space="preserve">. If the head of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has the control to divide the roles and duties of each staff, then the resources are optimally absorbed.</w:t>
      </w:r>
    </w:p>
    <w:p w14:paraId="36E7457A" w14:textId="34BEE710" w:rsidR="004B0464" w:rsidRPr="00AF47A8" w:rsidRDefault="004B0464" w:rsidP="004B0464">
      <w:pPr>
        <w:ind w:left="567"/>
        <w:jc w:val="both"/>
        <w:rPr>
          <w:rFonts w:ascii="Times New Roman" w:hAnsi="Times New Roman" w:cs="Times New Roman"/>
          <w:i/>
          <w:iCs/>
        </w:rPr>
      </w:pPr>
      <w:r w:rsidRPr="00AF47A8">
        <w:rPr>
          <w:rFonts w:ascii="Times New Roman" w:hAnsi="Times New Roman" w:cs="Times New Roman"/>
          <w:i/>
          <w:iCs/>
        </w:rPr>
        <w:t>"If actually all of us can use (re: use of human resources), we all can do this together" (P16)</w:t>
      </w:r>
    </w:p>
    <w:p w14:paraId="61612346" w14:textId="77777777" w:rsidR="004B0464" w:rsidRPr="00AF47A8" w:rsidRDefault="004B0464" w:rsidP="004B0464">
      <w:pPr>
        <w:jc w:val="both"/>
        <w:rPr>
          <w:rFonts w:ascii="Times New Roman" w:hAnsi="Times New Roman" w:cs="Times New Roman"/>
        </w:rPr>
      </w:pPr>
      <w:r w:rsidRPr="00AF47A8">
        <w:rPr>
          <w:rFonts w:ascii="Times New Roman" w:hAnsi="Times New Roman" w:cs="Times New Roman"/>
        </w:rPr>
        <w:t>The central nurses hoped that there would be support for contract staff to be included in services outside the building (community health service).</w:t>
      </w:r>
    </w:p>
    <w:p w14:paraId="005A710E" w14:textId="2F6EA294" w:rsidR="00BA378B" w:rsidRPr="00AF47A8" w:rsidRDefault="004B0464" w:rsidP="004B0464">
      <w:pPr>
        <w:ind w:left="567"/>
        <w:jc w:val="both"/>
        <w:rPr>
          <w:rFonts w:ascii="Times New Roman" w:hAnsi="Times New Roman" w:cs="Times New Roman"/>
          <w:i/>
          <w:iCs/>
        </w:rPr>
      </w:pPr>
      <w:r w:rsidRPr="00AF47A8">
        <w:rPr>
          <w:rFonts w:ascii="Times New Roman" w:hAnsi="Times New Roman" w:cs="Times New Roman"/>
          <w:i/>
          <w:iCs/>
        </w:rPr>
        <w:t>“Not only did I go down, but my outsourcing friends (BLUD nurses) went to the field” (P9)</w:t>
      </w:r>
    </w:p>
    <w:p w14:paraId="425FCD39" w14:textId="7050EC28" w:rsidR="004B0464" w:rsidRPr="00AF47A8" w:rsidRDefault="004B0464" w:rsidP="004B0464">
      <w:pPr>
        <w:ind w:left="567"/>
        <w:jc w:val="both"/>
        <w:rPr>
          <w:rFonts w:ascii="Times New Roman" w:hAnsi="Times New Roman" w:cs="Times New Roman"/>
          <w:i/>
          <w:iCs/>
        </w:rPr>
      </w:pPr>
    </w:p>
    <w:p w14:paraId="6B809C4F" w14:textId="4FA70489" w:rsidR="004B0464" w:rsidRPr="00AF47A8" w:rsidRDefault="004B0464" w:rsidP="004B0464">
      <w:pPr>
        <w:jc w:val="both"/>
        <w:rPr>
          <w:rFonts w:ascii="Times New Roman" w:hAnsi="Times New Roman" w:cs="Times New Roman"/>
          <w:b/>
          <w:bCs/>
        </w:rPr>
      </w:pPr>
      <w:r w:rsidRPr="00AF47A8">
        <w:rPr>
          <w:rFonts w:ascii="Times New Roman" w:hAnsi="Times New Roman" w:cs="Times New Roman"/>
          <w:b/>
          <w:bCs/>
        </w:rPr>
        <w:t>Discussion</w:t>
      </w:r>
    </w:p>
    <w:p w14:paraId="1920544F" w14:textId="48A01639" w:rsidR="0084195C" w:rsidRPr="00AF47A8" w:rsidRDefault="0084195C" w:rsidP="0084195C">
      <w:pPr>
        <w:jc w:val="both"/>
        <w:rPr>
          <w:rFonts w:ascii="Times New Roman" w:hAnsi="Times New Roman" w:cs="Times New Roman"/>
          <w:b/>
          <w:bCs/>
        </w:rPr>
      </w:pPr>
      <w:r w:rsidRPr="00AF47A8">
        <w:rPr>
          <w:rFonts w:ascii="Times New Roman" w:hAnsi="Times New Roman" w:cs="Times New Roman"/>
          <w:b/>
          <w:bCs/>
        </w:rPr>
        <w:t>[Theme 1] Challenges of the Health Service Utilization Paradigm</w:t>
      </w:r>
    </w:p>
    <w:p w14:paraId="5BA348BC" w14:textId="398D6547" w:rsidR="0084195C" w:rsidRPr="00AF47A8" w:rsidRDefault="0084195C" w:rsidP="0084195C">
      <w:pPr>
        <w:jc w:val="both"/>
        <w:rPr>
          <w:rFonts w:ascii="Times New Roman" w:hAnsi="Times New Roman" w:cs="Times New Roman"/>
        </w:rPr>
      </w:pPr>
      <w:r w:rsidRPr="00AF47A8">
        <w:rPr>
          <w:rFonts w:ascii="Times New Roman" w:hAnsi="Times New Roman" w:cs="Times New Roman"/>
        </w:rPr>
        <w:t xml:space="preserve">The thematic analysis results found that the challenges faced by nurses were related to the community paradigm towards the use of health services, the presence of workloads outside of the main task, and limited capabilities and facilities. Most of the participants in this study explained that the challenges of implementing health promotion and prevention of NCDs came from the community paradigm towards using health services. The nurse explained that the low participation and motivation of the community in promotive and preventive services caused the health information provided not to have an impact on the expected changes. Meanwhile, nurses' experience in </w:t>
      </w:r>
      <w:r w:rsidR="00F166E1" w:rsidRPr="00AF47A8">
        <w:rPr>
          <w:rFonts w:ascii="Times New Roman" w:hAnsi="Times New Roman" w:cs="Times New Roman"/>
        </w:rPr>
        <w:t xml:space="preserve">Casey’s </w:t>
      </w:r>
      <w:r w:rsidRPr="00AF47A8">
        <w:rPr>
          <w:rFonts w:ascii="Times New Roman" w:hAnsi="Times New Roman" w:cs="Times New Roman"/>
        </w:rPr>
        <w:t>study describes that participation from the community is the best support in implementing health promotion and prevention</w:t>
      </w:r>
      <w:r w:rsidR="00F166E1" w:rsidRPr="00AF47A8">
        <w:rPr>
          <w:rFonts w:ascii="Times New Roman" w:hAnsi="Times New Roman" w:cs="Times New Roman"/>
        </w:rPr>
        <w:t xml:space="preserve"> </w:t>
      </w:r>
      <w:r w:rsidR="00F166E1"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DOI":"10.1111/j.1442-2018.2007.00297.x","ISSN":"14410745","abstract":"Action research was used as a method to develop an educational skills training program focusing on the health education aspect of nurses' health-promoting role. The program was based on the theoretical concepts of the Transtheoretical Model and Motivational Interviewing. Interviews were used to collect the data on a purposive sample of nurses working in an acute hospital ward. Three main themes were identified: using the skills, barriers to implementing the skills, and facilitators of implementing the skills. Most nurses were more aware of health education and health promotion and were able to incorporate the skills learnt and instigated a change in practice. There was evidence, however, that further training was required. This might focus more on helping nurses to use the skills with patients who are very resistant to change and to better recognize health-promoting opportunities. Ways of offering the training program to other health professionals also should be explored.","author":[{"dropping-particle":"","family":"Casey","given":"Dympna","non-dropping-particle":"","parse-names":false,"suffix":""}],"container-title":"Nursing and Health Sciences","id":"ITEM-1","issue":"1","issued":{"date-parts":[["2007"]]},"page":"5-13","title":"Using action research to change health-promoting practice","type":"article-journal","volume":"9"},"uris":["http://www.mendeley.com/documents/?uuid=92c2a247-3393-4b12-b324-7e189b3fb2f2"]}],"mendeley":{"formattedCitation":"(8)","plainTextFormattedCitation":"(8)","previouslyFormattedCitation":"(8)"},"properties":{"noteIndex":0},"schema":"https://github.com/citation-style-language/schema/raw/master/csl-citation.json"}</w:instrText>
      </w:r>
      <w:r w:rsidR="00F166E1" w:rsidRPr="00AF47A8">
        <w:rPr>
          <w:rFonts w:ascii="Times New Roman" w:hAnsi="Times New Roman" w:cs="Times New Roman"/>
        </w:rPr>
        <w:fldChar w:fldCharType="separate"/>
      </w:r>
      <w:r w:rsidR="00F166E1" w:rsidRPr="00AF47A8">
        <w:rPr>
          <w:rFonts w:ascii="Times New Roman" w:hAnsi="Times New Roman" w:cs="Times New Roman"/>
          <w:noProof/>
        </w:rPr>
        <w:t>(8)</w:t>
      </w:r>
      <w:r w:rsidR="00F166E1" w:rsidRPr="00AF47A8">
        <w:rPr>
          <w:rFonts w:ascii="Times New Roman" w:hAnsi="Times New Roman" w:cs="Times New Roman"/>
        </w:rPr>
        <w:fldChar w:fldCharType="end"/>
      </w:r>
      <w:r w:rsidRPr="00AF47A8">
        <w:rPr>
          <w:rFonts w:ascii="Times New Roman" w:hAnsi="Times New Roman" w:cs="Times New Roman"/>
        </w:rPr>
        <w:t>. If there is a lack of community participation and motivation, it will not achieve the expected target after implementing health promotion and prevention.</w:t>
      </w:r>
    </w:p>
    <w:p w14:paraId="3D475FFF" w14:textId="77777777" w:rsidR="00F166E1" w:rsidRPr="00AF47A8" w:rsidRDefault="00F166E1" w:rsidP="0084195C">
      <w:pPr>
        <w:jc w:val="both"/>
        <w:rPr>
          <w:rFonts w:ascii="Times New Roman" w:hAnsi="Times New Roman" w:cs="Times New Roman"/>
        </w:rPr>
      </w:pPr>
    </w:p>
    <w:p w14:paraId="76E7BAA4" w14:textId="0C30DA4E" w:rsidR="004D4AB3" w:rsidRDefault="0084195C" w:rsidP="0084195C">
      <w:pPr>
        <w:jc w:val="both"/>
        <w:rPr>
          <w:rFonts w:ascii="Times New Roman" w:hAnsi="Times New Roman" w:cs="Times New Roman"/>
        </w:rPr>
      </w:pPr>
      <w:r w:rsidRPr="00AF47A8">
        <w:rPr>
          <w:rFonts w:ascii="Times New Roman" w:hAnsi="Times New Roman" w:cs="Times New Roman"/>
        </w:rPr>
        <w:t xml:space="preserve">The experience of most participants explained that people often do not pay attention to health workers when providing education at community health services. According to the nurse, this condition occurs due to several things, including noisy community health services environmental conditions, monotonous promotive/preventive activities, and people's busyness in other activities. Providing the right place and </w:t>
      </w:r>
      <w:r w:rsidRPr="00AF47A8">
        <w:rPr>
          <w:rFonts w:ascii="Times New Roman" w:hAnsi="Times New Roman" w:cs="Times New Roman"/>
        </w:rPr>
        <w:lastRenderedPageBreak/>
        <w:t>method can increase the effectiveness of implementing health promotion</w:t>
      </w:r>
      <w:r w:rsidR="00F166E1" w:rsidRPr="00AF47A8">
        <w:rPr>
          <w:rFonts w:ascii="Times New Roman" w:hAnsi="Times New Roman" w:cs="Times New Roman"/>
        </w:rPr>
        <w:t xml:space="preserve"> </w:t>
      </w:r>
      <w:r w:rsidR="00F166E1"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ISBN":"9780133974362","author":[{"dropping-particle":"","family":"Berman","given":"Audrey","non-dropping-particle":"","parse-names":false,"suffix":""},{"dropping-particle":"","family":"Snyder","given":"Shirlee","non-dropping-particle":"","parse-names":false,"suffix":""},{"dropping-particle":"","family":"Frandsen","given":"Geralyn","non-dropping-particle":"","parse-names":false,"suffix":""}],"id":"ITEM-1","issued":{"date-parts":[["2016"]]},"title":"Kozier&amp;Erb's Fundamentals of nursing : Concepts, process, and practice","type":"book"},"uris":["http://www.mendeley.com/documents/?uuid=d4560817-eba1-47d0-8b65-7199f9152bae"]}],"mendeley":{"formattedCitation":"(9)","plainTextFormattedCitation":"(9)","previouslyFormattedCitation":"(9)"},"properties":{"noteIndex":0},"schema":"https://github.com/citation-style-language/schema/raw/master/csl-citation.json"}</w:instrText>
      </w:r>
      <w:r w:rsidR="00F166E1" w:rsidRPr="00AF47A8">
        <w:rPr>
          <w:rFonts w:ascii="Times New Roman" w:hAnsi="Times New Roman" w:cs="Times New Roman"/>
        </w:rPr>
        <w:fldChar w:fldCharType="separate"/>
      </w:r>
      <w:r w:rsidR="00F166E1" w:rsidRPr="00AF47A8">
        <w:rPr>
          <w:rFonts w:ascii="Times New Roman" w:hAnsi="Times New Roman" w:cs="Times New Roman"/>
          <w:noProof/>
        </w:rPr>
        <w:t>(9)</w:t>
      </w:r>
      <w:r w:rsidR="00F166E1" w:rsidRPr="00AF47A8">
        <w:rPr>
          <w:rFonts w:ascii="Times New Roman" w:hAnsi="Times New Roman" w:cs="Times New Roman"/>
        </w:rPr>
        <w:fldChar w:fldCharType="end"/>
      </w:r>
      <w:r w:rsidR="00F166E1" w:rsidRPr="00AF47A8">
        <w:rPr>
          <w:rFonts w:ascii="Times New Roman" w:hAnsi="Times New Roman" w:cs="Times New Roman"/>
        </w:rPr>
        <w:t xml:space="preserve">. </w:t>
      </w:r>
      <w:r w:rsidRPr="00AF47A8">
        <w:rPr>
          <w:rFonts w:ascii="Times New Roman" w:hAnsi="Times New Roman" w:cs="Times New Roman"/>
        </w:rPr>
        <w:t xml:space="preserve">In addition, the concept of </w:t>
      </w:r>
      <w:r w:rsidR="00F166E1" w:rsidRPr="00AF47A8">
        <w:rPr>
          <w:rFonts w:ascii="Times New Roman" w:hAnsi="Times New Roman" w:cs="Times New Roman"/>
        </w:rPr>
        <w:t xml:space="preserve"> health promotion model </w:t>
      </w:r>
      <w:r w:rsidRPr="00AF47A8">
        <w:rPr>
          <w:rFonts w:ascii="Times New Roman" w:hAnsi="Times New Roman" w:cs="Times New Roman"/>
        </w:rPr>
        <w:t>explains that the success of implementing health promotion is influenced by the individual's desire to improve or optimize his health</w:t>
      </w:r>
      <w:r w:rsidR="00F166E1" w:rsidRPr="00AF47A8">
        <w:rPr>
          <w:rFonts w:ascii="Times New Roman" w:hAnsi="Times New Roman" w:cs="Times New Roman"/>
        </w:rPr>
        <w:t xml:space="preserve"> </w:t>
      </w:r>
      <w:r w:rsidR="00F166E1" w:rsidRPr="00AF47A8">
        <w:rPr>
          <w:rFonts w:ascii="Times New Roman" w:hAnsi="Times New Roman" w:cs="Times New Roman"/>
        </w:rPr>
        <w:fldChar w:fldCharType="begin" w:fldLock="1"/>
      </w:r>
      <w:r w:rsidR="00F166E1" w:rsidRPr="00AF47A8">
        <w:rPr>
          <w:rFonts w:ascii="Times New Roman" w:hAnsi="Times New Roman" w:cs="Times New Roman"/>
        </w:rPr>
        <w:instrText>ADDIN CSL_CITATION {"citationItems":[{"id":"ITEM-1","itemData":{"ISBN":"1111640467","abstract":"HEALTH PROMOTION IN NURSING, 3E utilizes a holistic approach that examines the biological, psychological, social, and environmental elements necessary for health and wellness Coverage includes an overview of health promotion concepts and nursing theories, issues of nutrition, physical fitness, weight control, avoiding substance abuse,pre-natal care, the impact of technology as well as wellness strategies that enable patients to maintain healthy lifestyles in the face of grief or terminal illness. Higher-level theory on wellness' socioeconomic, ethical, and political impact expands the material's scope and relevance. With content directed toward caring for communities and groups, HEALTH PROMOTION IN NURSING, 3E is the resource that nurses of all types and specialties can use for years to come.Important Notice: Media content referenced within the product description or the product text may not be available in the ebook version.","author":[{"dropping-particle":"","family":"Pender","given":"Nola","non-dropping-particle":"","parse-names":false,"suffix":""},{"dropping-particle":"","family":"Murdaugh","given":"Carolyn","non-dropping-particle":"","parse-names":false,"suffix":""},{"dropping-particle":"","family":"Parsons","given":"Mary Ann","non-dropping-particle":"","parse-names":false,"suffix":""}],"container-title":"Pearson Education, Inc.","id":"ITEM-1","issued":{"date-parts":[["2015"]]},"number-of-pages":"342","title":"Health Promotion in Nursing","type":"book"},"uris":["http://www.mendeley.com/documents/?uuid=779504b4-fa44-432d-94a1-296584ddfd56"]}],"mendeley":{"formattedCitation":"(10)","plainTextFormattedCitation":"(10)","previouslyFormattedCitation":"(10)"},"properties":{"noteIndex":0},"schema":"https://github.com/citation-style-language/schema/raw/master/csl-citation.json"}</w:instrText>
      </w:r>
      <w:r w:rsidR="00F166E1" w:rsidRPr="00AF47A8">
        <w:rPr>
          <w:rFonts w:ascii="Times New Roman" w:hAnsi="Times New Roman" w:cs="Times New Roman"/>
        </w:rPr>
        <w:fldChar w:fldCharType="separate"/>
      </w:r>
      <w:r w:rsidR="00F166E1" w:rsidRPr="00AF47A8">
        <w:rPr>
          <w:rFonts w:ascii="Times New Roman" w:hAnsi="Times New Roman" w:cs="Times New Roman"/>
          <w:noProof/>
        </w:rPr>
        <w:t>(10)</w:t>
      </w:r>
      <w:r w:rsidR="00F166E1" w:rsidRPr="00AF47A8">
        <w:rPr>
          <w:rFonts w:ascii="Times New Roman" w:hAnsi="Times New Roman" w:cs="Times New Roman"/>
        </w:rPr>
        <w:fldChar w:fldCharType="end"/>
      </w:r>
      <w:r w:rsidRPr="00AF47A8">
        <w:rPr>
          <w:rFonts w:ascii="Times New Roman" w:hAnsi="Times New Roman" w:cs="Times New Roman"/>
        </w:rPr>
        <w:t xml:space="preserve">. Therefore, nurses perceive this as one of the obstacles in implementing health promotion and prevention of </w:t>
      </w:r>
      <w:r w:rsidR="00242050" w:rsidRPr="00AF47A8">
        <w:rPr>
          <w:rFonts w:ascii="Times New Roman" w:hAnsi="Times New Roman" w:cs="Times New Roman"/>
        </w:rPr>
        <w:t>NCD</w:t>
      </w:r>
      <w:r w:rsidRPr="00AF47A8">
        <w:rPr>
          <w:rFonts w:ascii="Times New Roman" w:hAnsi="Times New Roman" w:cs="Times New Roman"/>
        </w:rPr>
        <w:t xml:space="preserve">. </w:t>
      </w:r>
      <w:r w:rsidR="00F166E1" w:rsidRPr="00AF47A8">
        <w:rPr>
          <w:rFonts w:ascii="Times New Roman" w:hAnsi="Times New Roman" w:cs="Times New Roman"/>
        </w:rPr>
        <w:t>N</w:t>
      </w:r>
      <w:r w:rsidRPr="00AF47A8">
        <w:rPr>
          <w:rFonts w:ascii="Times New Roman" w:hAnsi="Times New Roman" w:cs="Times New Roman"/>
        </w:rPr>
        <w:t>urses should prioritize the implementation of health promotion in people who have motivation first</w:t>
      </w:r>
      <w:r w:rsidR="00F166E1" w:rsidRPr="00AF47A8">
        <w:rPr>
          <w:rFonts w:ascii="Times New Roman" w:hAnsi="Times New Roman" w:cs="Times New Roman"/>
        </w:rPr>
        <w:t xml:space="preserve"> </w:t>
      </w:r>
      <w:r w:rsidR="00F166E1"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plainTextFormattedCitation":"(11)","previouslyFormattedCitation":"(11)"},"properties":{"noteIndex":0},"schema":"https://github.com/citation-style-language/schema/raw/master/csl-citation.json"}</w:instrText>
      </w:r>
      <w:r w:rsidR="00F166E1" w:rsidRPr="00AF47A8">
        <w:rPr>
          <w:rFonts w:ascii="Times New Roman" w:hAnsi="Times New Roman" w:cs="Times New Roman"/>
        </w:rPr>
        <w:fldChar w:fldCharType="separate"/>
      </w:r>
      <w:r w:rsidR="00F166E1" w:rsidRPr="00AF47A8">
        <w:rPr>
          <w:rFonts w:ascii="Times New Roman" w:hAnsi="Times New Roman" w:cs="Times New Roman"/>
          <w:noProof/>
        </w:rPr>
        <w:t>(11)</w:t>
      </w:r>
      <w:r w:rsidR="00F166E1" w:rsidRPr="00AF47A8">
        <w:rPr>
          <w:rFonts w:ascii="Times New Roman" w:hAnsi="Times New Roman" w:cs="Times New Roman"/>
        </w:rPr>
        <w:fldChar w:fldCharType="end"/>
      </w:r>
      <w:r w:rsidRPr="00AF47A8">
        <w:rPr>
          <w:rFonts w:ascii="Times New Roman" w:hAnsi="Times New Roman" w:cs="Times New Roman"/>
        </w:rPr>
        <w:t>. It shows the importance of people's attention and motivation for creating a paradigm shift from illness to a paradigm of health.</w:t>
      </w:r>
    </w:p>
    <w:p w14:paraId="49338EC5" w14:textId="77777777" w:rsidR="005B1868" w:rsidRPr="00AF47A8" w:rsidRDefault="005B1868" w:rsidP="0084195C">
      <w:pPr>
        <w:jc w:val="both"/>
        <w:rPr>
          <w:rFonts w:ascii="Times New Roman" w:hAnsi="Times New Roman" w:cs="Times New Roman"/>
        </w:rPr>
      </w:pPr>
    </w:p>
    <w:p w14:paraId="072C4117" w14:textId="57BA8A93" w:rsidR="004D4AB3" w:rsidRPr="00AF47A8" w:rsidRDefault="004D4AB3" w:rsidP="004D4AB3">
      <w:pPr>
        <w:jc w:val="both"/>
        <w:rPr>
          <w:rFonts w:ascii="Times New Roman" w:hAnsi="Times New Roman" w:cs="Times New Roman"/>
        </w:rPr>
      </w:pPr>
      <w:r w:rsidRPr="00AF47A8">
        <w:rPr>
          <w:rFonts w:ascii="Times New Roman" w:hAnsi="Times New Roman" w:cs="Times New Roman"/>
        </w:rPr>
        <w:t xml:space="preserve">Some other nurses explained that the paradigm challenge occurred because many people were still oriented towards curative services, compared to promotive and preventive services. Nurses acknowledge that people who come to health services are generally sick or on routine treatment. </w:t>
      </w:r>
      <w:r w:rsidR="00F200BC" w:rsidRPr="00AF47A8">
        <w:rPr>
          <w:rFonts w:ascii="Times New Roman" w:hAnsi="Times New Roman" w:cs="Times New Roman"/>
        </w:rPr>
        <w:t>T</w:t>
      </w:r>
      <w:r w:rsidRPr="00AF47A8">
        <w:rPr>
          <w:rFonts w:ascii="Times New Roman" w:hAnsi="Times New Roman" w:cs="Times New Roman"/>
        </w:rPr>
        <w:t>he first thing nurses get is people who already have health problems and symptoms of an unhealthy lifestyle</w:t>
      </w:r>
      <w:r w:rsidR="00F200BC" w:rsidRPr="00AF47A8">
        <w:rPr>
          <w:rFonts w:ascii="Times New Roman" w:hAnsi="Times New Roman" w:cs="Times New Roman"/>
        </w:rPr>
        <w:t xml:space="preserve"> </w:t>
      </w:r>
      <w:r w:rsidR="00F200BC"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plainTextFormattedCitation":"(11)","previouslyFormattedCitation":"(11)"},"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11)</w:t>
      </w:r>
      <w:r w:rsidR="00F200BC" w:rsidRPr="00AF47A8">
        <w:rPr>
          <w:rFonts w:ascii="Times New Roman" w:hAnsi="Times New Roman" w:cs="Times New Roman"/>
        </w:rPr>
        <w:fldChar w:fldCharType="end"/>
      </w:r>
      <w:r w:rsidRPr="00AF47A8">
        <w:rPr>
          <w:rFonts w:ascii="Times New Roman" w:hAnsi="Times New Roman" w:cs="Times New Roman"/>
        </w:rPr>
        <w:t xml:space="preserve">. It causes nurses to carry out more health education for people who have been diagnosed with illness/sick people. Community nurses ideally carry out health education at the primary prevention level or when the community is in good health </w:t>
      </w:r>
      <w:r w:rsidR="00F200BC"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ISBN":"9781496330178 149633017X","author":[{"dropping-particle":"","family":"Allender","given":"Judith Ann","non-dropping-particle":"","parse-names":false,"suffix":""},{"dropping-particle":"","family":"Rector","given":"Cherie","non-dropping-particle":"","parse-names":false,"suffix":""},{"dropping-particle":"","family":"Kristine D. Warner","given":"","non-dropping-particle":"","parse-names":false,"suffix":""}],"id":"ITEM-1","issued":{"date-parts":[["2015"]]},"language":"English","publisher":"Lippincott Williams &amp; Wilkins","title":"Community &amp; Public Health Nursing: Essentials of Nursing Research, 8th Ed. Handbook Promoting the Public's Health.","type":"book"},"uris":["http://www.mendeley.com/documents/?uuid=4277592f-5a15-4b37-bd1a-643996730531"]}],"mendeley":{"formattedCitation":"(12)","plainTextFormattedCitation":"(12)","previouslyFormattedCitation":"(12)"},"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12)</w:t>
      </w:r>
      <w:r w:rsidR="00F200BC" w:rsidRPr="00AF47A8">
        <w:rPr>
          <w:rFonts w:ascii="Times New Roman" w:hAnsi="Times New Roman" w:cs="Times New Roman"/>
        </w:rPr>
        <w:fldChar w:fldCharType="end"/>
      </w:r>
      <w:r w:rsidR="00F200BC" w:rsidRPr="00AF47A8">
        <w:rPr>
          <w:rFonts w:ascii="Times New Roman" w:hAnsi="Times New Roman" w:cs="Times New Roman"/>
          <w:b/>
          <w:bCs/>
        </w:rPr>
        <w:t>.</w:t>
      </w:r>
    </w:p>
    <w:p w14:paraId="42426D4F" w14:textId="77777777" w:rsidR="004D4AB3" w:rsidRPr="00AF47A8" w:rsidRDefault="004D4AB3" w:rsidP="004D4AB3">
      <w:pPr>
        <w:jc w:val="both"/>
        <w:rPr>
          <w:rFonts w:ascii="Times New Roman" w:hAnsi="Times New Roman" w:cs="Times New Roman"/>
        </w:rPr>
      </w:pPr>
    </w:p>
    <w:p w14:paraId="74BE457D" w14:textId="23DC0748" w:rsidR="004D4AB3" w:rsidRPr="00AF47A8" w:rsidRDefault="004D4AB3" w:rsidP="004D4AB3">
      <w:pPr>
        <w:jc w:val="both"/>
        <w:rPr>
          <w:rFonts w:ascii="Times New Roman" w:hAnsi="Times New Roman" w:cs="Times New Roman"/>
          <w:b/>
          <w:bCs/>
        </w:rPr>
      </w:pPr>
      <w:r w:rsidRPr="00AF47A8">
        <w:rPr>
          <w:rFonts w:ascii="Times New Roman" w:hAnsi="Times New Roman" w:cs="Times New Roman"/>
        </w:rPr>
        <w:t>Implementation of education at the primary level is sometimes difficult to implement, and this allows nurses to carry out education at the secondary and tertiary prevention levels</w:t>
      </w:r>
      <w:r w:rsidR="00F200BC" w:rsidRPr="00AF47A8">
        <w:rPr>
          <w:rFonts w:ascii="Times New Roman" w:hAnsi="Times New Roman" w:cs="Times New Roman"/>
        </w:rPr>
        <w:t xml:space="preserve"> </w:t>
      </w:r>
      <w:r w:rsidR="00F200BC"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ISBN":"9781496330178 149633017X","author":[{"dropping-particle":"","family":"Allender","given":"Judith Ann","non-dropping-particle":"","parse-names":false,"suffix":""},{"dropping-particle":"","family":"Rector","given":"Cherie","non-dropping-particle":"","parse-names":false,"suffix":""},{"dropping-particle":"","family":"Kristine D. Warner","given":"","non-dropping-particle":"","parse-names":false,"suffix":""}],"id":"ITEM-1","issued":{"date-parts":[["2015"]]},"language":"English","publisher":"Lippincott Williams &amp; Wilkins","title":"Community &amp; Public Health Nursing: Essentials of Nursing Research, 8th Ed. Handbook Promoting the Public's Health.","type":"book"},"uris":["http://www.mendeley.com/documents/?uuid=4277592f-5a15-4b37-bd1a-643996730531"]}],"mendeley":{"formattedCitation":"(12)","plainTextFormattedCitation":"(12)","previouslyFormattedCitation":"(12)"},"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12)</w:t>
      </w:r>
      <w:r w:rsidR="00F200BC" w:rsidRPr="00AF47A8">
        <w:rPr>
          <w:rFonts w:ascii="Times New Roman" w:hAnsi="Times New Roman" w:cs="Times New Roman"/>
        </w:rPr>
        <w:fldChar w:fldCharType="end"/>
      </w:r>
      <w:r w:rsidRPr="00AF47A8">
        <w:rPr>
          <w:rFonts w:ascii="Times New Roman" w:hAnsi="Times New Roman" w:cs="Times New Roman"/>
        </w:rPr>
        <w:t>. Services at the secondary prevention level are carried out to restore function to optimal and prevent complications/disability</w:t>
      </w:r>
      <w:r w:rsidR="00F200BC" w:rsidRPr="00AF47A8">
        <w:rPr>
          <w:rFonts w:ascii="Times New Roman" w:hAnsi="Times New Roman" w:cs="Times New Roman"/>
        </w:rPr>
        <w:t xml:space="preserve"> </w:t>
      </w:r>
      <w:r w:rsidR="00F200BC"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DOI":"10.1007/s00277-014-2218-6","ISBN":"9781451193336","PMID":"25284166","abstract":"Conventional chemotherapy is ineffective in the majority of patients with acute myeloid leukaemia (AML), and monoclonal antibodies recognising CD33 expressed on myeloid progenitors (e.g. gemtuzumab ozogamicin (GO)) have been reported to improve outcome in patients with AML. Reports of excess toxicity have resulted in GO's licence being withdrawn. As a result, the role of these agents remains unclear. A systematic review and meta-analysis included studies of patients with AML who had entered a randomised control trial (RCT), where one arm included anti-CD33 antibody therapy. Fixed effect meta-analysis was used, involving calculation of observed minus expected number of events, and variance for each endpoint in each trial, with the overall treatment effect expressed as Peto's odds ratio with 95 % confidence interval. Meta-analysis of 11 RCTs with 13 randomisations involving GO was undertaken. Although GO increased induction deaths (p = 0.02), it led to a reduction in resistant disease (p = 0.0009); hence, there was no improvement in complete remission. Whilst GO improved relapse-free survival (hazard ratio (HR) = 0.90, 95 % confidence interval (CI) = 0.84-0.98, p = 0.01), there was no overall benefit of GO in overall survival (OS) (HR = 0.96, 95 % CI = 0.90-1.02, p = 0.2). GO improved OS in patients with favourable cytogenetics, with no evidence of benefit in patients with intermediate or adverse cytogenetics (test for heterogeneity between subtotals p = 0.01). GO has a potent clinically detectable anti-leukaemic effect. Further trials to investigate its optimum delivery and identification of patient populations who may benefit are needed.","author":[{"dropping-particle":"","family":"McEwen","given":"M","non-dropping-particle":"","parse-names":false,"suffix":""},{"dropping-particle":"","family":"Pullis","given":"Bridgette","non-dropping-particle":"","parse-names":false,"suffix":""}],"container-title":"Community-based nursing: An introduction","id":"ITEM-1","issued":{"date-parts":[["2018"]]},"title":"Community-Based Nursing Practice","type":"chapter"},"uris":["http://www.mendeley.com/documents/?uuid=88cb5798-8c3e-4ab9-a390-d864bc9f689b"]}],"mendeley":{"formattedCitation":"(13)","plainTextFormattedCitation":"(13)","previouslyFormattedCitation":"(13)"},"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13)</w:t>
      </w:r>
      <w:r w:rsidR="00F200BC" w:rsidRPr="00AF47A8">
        <w:rPr>
          <w:rFonts w:ascii="Times New Roman" w:hAnsi="Times New Roman" w:cs="Times New Roman"/>
        </w:rPr>
        <w:fldChar w:fldCharType="end"/>
      </w:r>
      <w:r w:rsidRPr="00AF47A8">
        <w:rPr>
          <w:rFonts w:ascii="Times New Roman" w:hAnsi="Times New Roman" w:cs="Times New Roman"/>
          <w:b/>
          <w:bCs/>
        </w:rPr>
        <w:t>.</w:t>
      </w:r>
      <w:r w:rsidRPr="00AF47A8">
        <w:rPr>
          <w:rFonts w:ascii="Times New Roman" w:hAnsi="Times New Roman" w:cs="Times New Roman"/>
        </w:rPr>
        <w:t xml:space="preserve"> Therefore, the participants of this study also admitted that health education was mainly carried out when the community came for routine medical visits at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w:t>
      </w:r>
      <w:r w:rsidR="00F200BC" w:rsidRPr="00AF47A8">
        <w:rPr>
          <w:rFonts w:ascii="Times New Roman" w:hAnsi="Times New Roman" w:cs="Times New Roman"/>
        </w:rPr>
        <w:t>C</w:t>
      </w:r>
      <w:r w:rsidRPr="00AF47A8">
        <w:rPr>
          <w:rFonts w:ascii="Times New Roman" w:hAnsi="Times New Roman" w:cs="Times New Roman"/>
        </w:rPr>
        <w:t>ommunity participation in self-care is more dominant in access to treatment than healthy living behaviour</w:t>
      </w:r>
      <w:r w:rsidR="00F200BC" w:rsidRPr="00AF47A8">
        <w:rPr>
          <w:rFonts w:ascii="Times New Roman" w:hAnsi="Times New Roman" w:cs="Times New Roman"/>
        </w:rPr>
        <w:t xml:space="preserve"> </w:t>
      </w:r>
      <w:r w:rsidR="00F200BC" w:rsidRPr="00AF47A8">
        <w:rPr>
          <w:rFonts w:ascii="Times New Roman" w:hAnsi="Times New Roman" w:cs="Times New Roman"/>
        </w:rPr>
        <w:fldChar w:fldCharType="begin" w:fldLock="1"/>
      </w:r>
      <w:r w:rsidR="00F200BC" w:rsidRPr="00AF47A8">
        <w:rPr>
          <w:rFonts w:ascii="Times New Roman" w:hAnsi="Times New Roman" w:cs="Times New Roman"/>
        </w:rPr>
        <w:instrText>ADDIN CSL_CITATION {"citationItems":[{"id":"ITEM-1","itemData":{"DOI":"10.1111/j.1365-2702.2007.01640.x","ISBN":"0962-1067","ISSN":"09621067","PMID":"17518880","abstract":"Nurses' perceptions, understanding and experiences of health promotion Aim. This paper presents an account of nurses' perceptions and understanding of health promotion in an acute setting. Background. Health promotion is considered the remit of every nurse. To engage in health-promoting practice, however, nurses need to understand the term 'health\\npromotion' clearly. Method. A single qualitative embedded case study was used. Purposive sampling of eight nurses was employed. Initially, theses nurses were observed in practice and, following this, a semi-structured one-to-one interview was conducted with each observed nurse. Qualitative data analysis guided by work of Miles and Huberman was employed. Results. The data revealed one main theme: health-promoting nursing practice and this consisted of six categories and five subcategories. The findings indicated that\\nnurses struggled to describe their understanding of health promotion, their understanding was limited and the strategies described to conduct health promotion were narrow and focused on the individual. Their perceptions and descriptions of health promotion were more in keeping with the traditional health education approach. Overall health promotion was reported to occur infrequently, being added on if the\\nnurse had time. Factors relating to education, organizational and management issues were identified as key barriers prohibiting health-promoting nursing practice.\\nConclusions. Nurses must recognize that health promotion is a broad concept that does not exclusively focus on the individual or lifestyle factors. Nurses must be educated to recognize health-promoting opportunities in the acute setting, as well as how to plan for and conduct health promotion so that it becomes integral to practice. A review of the methods of organizing and delivering nursing care is also advocated. Relevance to clinical practice. Ward managers have an important role in supporting nurses, creating a culture for health promotion and sharing power in decisionmaking processes, so that nurses feel valued and empowered.\u0015\\n\u0017","author":[{"dropping-particle":"","family":"Casey","given":"Dympna","non-dropping-particle":"","parse-names":false,"suffix":""}],"container-title":"Journal of Clinical Nursing","id":"ITEM-1","issue":"6","issued":{"date-parts":[["2007"]]},"page":"1039-1049","title":"Nurses' perceptions, understanding and experiences of health promotion","type":"article-journal","volume":"16"},"uris":["http://www.mendeley.com/documents/?uuid=d60aa867-013d-4c7d-8825-3c2d22d9138a"]}],"mendeley":{"formattedCitation":"(6)","plainTextFormattedCitation":"(6)","previouslyFormattedCitation":"(6)"},"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6)</w:t>
      </w:r>
      <w:r w:rsidR="00F200BC" w:rsidRPr="00AF47A8">
        <w:rPr>
          <w:rFonts w:ascii="Times New Roman" w:hAnsi="Times New Roman" w:cs="Times New Roman"/>
        </w:rPr>
        <w:fldChar w:fldCharType="end"/>
      </w:r>
      <w:r w:rsidRPr="00AF47A8">
        <w:rPr>
          <w:rFonts w:ascii="Times New Roman" w:hAnsi="Times New Roman" w:cs="Times New Roman"/>
        </w:rPr>
        <w:t>. It can be overcome if the community changes the orientation of the previously curative paradigm to promotive and preventive. It follows the concept of elements of successful health promotion, namely (</w:t>
      </w:r>
      <w:r w:rsidR="00F200BC" w:rsidRPr="00AF47A8">
        <w:rPr>
          <w:rFonts w:ascii="Times New Roman" w:hAnsi="Times New Roman" w:cs="Times New Roman"/>
        </w:rPr>
        <w:t>a</w:t>
      </w:r>
      <w:r w:rsidRPr="00AF47A8">
        <w:rPr>
          <w:rFonts w:ascii="Times New Roman" w:hAnsi="Times New Roman" w:cs="Times New Roman"/>
        </w:rPr>
        <w:t>) the importance of client/community commitment to self-care, (</w:t>
      </w:r>
      <w:r w:rsidR="00F200BC" w:rsidRPr="00AF47A8">
        <w:rPr>
          <w:rFonts w:ascii="Times New Roman" w:hAnsi="Times New Roman" w:cs="Times New Roman"/>
        </w:rPr>
        <w:t>b</w:t>
      </w:r>
      <w:r w:rsidRPr="00AF47A8">
        <w:rPr>
          <w:rFonts w:ascii="Times New Roman" w:hAnsi="Times New Roman" w:cs="Times New Roman"/>
        </w:rPr>
        <w:t>) being willing to participate in promotive and preventive efforts</w:t>
      </w:r>
      <w:r w:rsidR="00F200BC" w:rsidRPr="00AF47A8">
        <w:rPr>
          <w:rFonts w:ascii="Times New Roman" w:hAnsi="Times New Roman" w:cs="Times New Roman"/>
        </w:rPr>
        <w:t xml:space="preserve"> </w:t>
      </w:r>
      <w:r w:rsidR="00F200BC" w:rsidRPr="00AF47A8">
        <w:rPr>
          <w:rFonts w:ascii="Times New Roman" w:hAnsi="Times New Roman" w:cs="Times New Roman"/>
        </w:rPr>
        <w:fldChar w:fldCharType="begin" w:fldLock="1"/>
      </w:r>
      <w:r w:rsidR="007904EB" w:rsidRPr="00AF47A8">
        <w:rPr>
          <w:rFonts w:ascii="Times New Roman" w:hAnsi="Times New Roman" w:cs="Times New Roman"/>
        </w:rPr>
        <w:instrText>ADDIN CSL_CITATION {"citationItems":[{"id":"ITEM-1","itemData":{"DOI":"10.1016/j.apnr.2015.11.002","ISBN":"9780080878720","ISSN":"08971897","PMID":"27091252","abstract":"Aim: The aim of this study was to identify and reach a consensus on the elements needed for the success of health promotion practices delivered by registered nurses (RNs) who receive clients in primary health care among primary health care participants in eastern Finland. Background: Advanced practice nurses are a reaction to the changing health needs of society. These nurses have come to play a significant part in improving health-promotive care in the primary health care setting. Methods: A mixed method two-stage Delphi technique was applied. Results: A health-promoting organizational culture (e.g., the respectful management of health promotion) and nurses' health orientation and development (e.g., nurses' professional growth and work well-being) were found as the main elements required for the success of the health promotion practices in primary health care. Conclusions: A health-promoting organizational culture with the strategic and respectful leadership of health promotion is significant in the implementation of the health promotion practices delivered by RNs in primary health care.","author":[{"dropping-particle":"","family":"Maijala","given":"Virpi","non-dropping-particle":"","parse-names":false,"suffix":""},{"dropping-particle":"","family":"Tossavainen","given":"Kerttu","non-dropping-particle":"","parse-names":false,"suffix":""},{"dropping-particle":"","family":"Turunen","given":"Hannele","non-dropping-particle":"","parse-names":false,"suffix":""}],"container-title":"Applied Nursing Research","id":"ITEM-1","issued":{"date-parts":[["2016"]]},"page":"45-51","title":"Health promotion practices delivered by primary health care nurses: Elements for success in Finland","type":"article-journal","volume":"30"},"uris":["http://www.mendeley.com/documents/?uuid=6571445a-ab3f-46a1-85c3-9760fe677fa4"]}],"mendeley":{"formattedCitation":"(14)","plainTextFormattedCitation":"(14)","previouslyFormattedCitation":"(14)"},"properties":{"noteIndex":0},"schema":"https://github.com/citation-style-language/schema/raw/master/csl-citation.json"}</w:instrText>
      </w:r>
      <w:r w:rsidR="00F200BC" w:rsidRPr="00AF47A8">
        <w:rPr>
          <w:rFonts w:ascii="Times New Roman" w:hAnsi="Times New Roman" w:cs="Times New Roman"/>
        </w:rPr>
        <w:fldChar w:fldCharType="separate"/>
      </w:r>
      <w:r w:rsidR="00F200BC" w:rsidRPr="00AF47A8">
        <w:rPr>
          <w:rFonts w:ascii="Times New Roman" w:hAnsi="Times New Roman" w:cs="Times New Roman"/>
          <w:noProof/>
        </w:rPr>
        <w:t>(14)</w:t>
      </w:r>
      <w:r w:rsidR="00F200BC" w:rsidRPr="00AF47A8">
        <w:rPr>
          <w:rFonts w:ascii="Times New Roman" w:hAnsi="Times New Roman" w:cs="Times New Roman"/>
        </w:rPr>
        <w:fldChar w:fldCharType="end"/>
      </w:r>
      <w:r w:rsidR="00F200BC" w:rsidRPr="00AF47A8">
        <w:rPr>
          <w:rFonts w:ascii="Times New Roman" w:hAnsi="Times New Roman" w:cs="Times New Roman"/>
        </w:rPr>
        <w:t>.</w:t>
      </w:r>
    </w:p>
    <w:p w14:paraId="46118B13" w14:textId="2A113C15" w:rsidR="00685677" w:rsidRPr="00AF47A8" w:rsidRDefault="00685677" w:rsidP="004D4AB3">
      <w:pPr>
        <w:jc w:val="both"/>
        <w:rPr>
          <w:rFonts w:ascii="Times New Roman" w:hAnsi="Times New Roman" w:cs="Times New Roman"/>
          <w:b/>
          <w:bCs/>
        </w:rPr>
      </w:pPr>
    </w:p>
    <w:p w14:paraId="5762E878" w14:textId="0295F358" w:rsidR="00685677" w:rsidRPr="00AF47A8" w:rsidRDefault="00685677" w:rsidP="00685677">
      <w:pPr>
        <w:jc w:val="both"/>
        <w:rPr>
          <w:rFonts w:ascii="Times New Roman" w:hAnsi="Times New Roman" w:cs="Times New Roman"/>
          <w:b/>
          <w:bCs/>
        </w:rPr>
      </w:pPr>
      <w:r w:rsidRPr="00AF47A8">
        <w:rPr>
          <w:rFonts w:ascii="Times New Roman" w:hAnsi="Times New Roman" w:cs="Times New Roman"/>
          <w:b/>
          <w:bCs/>
        </w:rPr>
        <w:t>[Theme 2] Workload Challenges Outside of Main Tasks</w:t>
      </w:r>
    </w:p>
    <w:p w14:paraId="087D2215" w14:textId="0338411F" w:rsidR="00685677" w:rsidRPr="00AF47A8" w:rsidRDefault="00685677" w:rsidP="00685677">
      <w:pPr>
        <w:jc w:val="both"/>
        <w:rPr>
          <w:rFonts w:ascii="Times New Roman" w:hAnsi="Times New Roman" w:cs="Times New Roman"/>
          <w:b/>
          <w:bCs/>
        </w:rPr>
      </w:pPr>
      <w:r w:rsidRPr="00AF47A8">
        <w:rPr>
          <w:rFonts w:ascii="Times New Roman" w:hAnsi="Times New Roman" w:cs="Times New Roman"/>
        </w:rPr>
        <w:t xml:space="preserve">The number of additional tasks causes nurses to experience fatigue when carrying out activities related to promotive and preventive efforts. </w:t>
      </w:r>
      <w:r w:rsidR="007904EB" w:rsidRPr="00AF47A8">
        <w:rPr>
          <w:rFonts w:ascii="Times New Roman" w:hAnsi="Times New Roman" w:cs="Times New Roman"/>
        </w:rPr>
        <w:t>H</w:t>
      </w:r>
      <w:r w:rsidRPr="00AF47A8">
        <w:rPr>
          <w:rFonts w:ascii="Times New Roman" w:hAnsi="Times New Roman" w:cs="Times New Roman"/>
        </w:rPr>
        <w:t>igh workload affects the level of fatigue felt by nurses</w:t>
      </w:r>
      <w:r w:rsidR="007904EB" w:rsidRPr="00AF47A8">
        <w:rPr>
          <w:rFonts w:ascii="Times New Roman" w:hAnsi="Times New Roman" w:cs="Times New Roman"/>
        </w:rPr>
        <w:t xml:space="preserve"> </w:t>
      </w:r>
      <w:r w:rsidR="007904EB" w:rsidRPr="00AF47A8">
        <w:rPr>
          <w:rFonts w:ascii="Times New Roman" w:hAnsi="Times New Roman" w:cs="Times New Roman"/>
        </w:rPr>
        <w:fldChar w:fldCharType="begin" w:fldLock="1"/>
      </w:r>
      <w:r w:rsidR="001E393A" w:rsidRPr="00AF47A8">
        <w:rPr>
          <w:rFonts w:ascii="Times New Roman" w:hAnsi="Times New Roman" w:cs="Times New Roman"/>
        </w:rPr>
        <w:instrText>ADDIN CSL_CITATION {"citationItems":[{"id":"ITEM-1","itemData":{"ISSN":"1978-0575","abstract":"Background : Hospital are organizations that are running health service to the society in certain area of coverage. In giving its service, there is residential service that dominates the services available. Its because the service giving such contribution for patient care. According to the medical record RSIY PDHI in the current 2 months the residential service experiences increase of patient number, about 10 percent. Thus however causes the service burden increased and if its continuing may causing fatigue that decreases the services quality. A lot of work may give trouble and stress to the nurses. This researchs goal is to figure out relation between burden or work, jon stress, and the level of conflict to nurses exhaustion in RSIY PDHI.Methods : This research was a quantitative research using analytical survey method (explanatory study) with cross sectional plan of research. Samples are nurses of residential service, 52 persons in number. This research utilizes questionnaire and data analysis with chi-square equation (?=0.05).Results : This research showed there are strong relationship between burden of work, job stress, and the level of conflict to nurses exhaustion among the nurses with level of significance burden of work (?=0.000), job stress (?=0.026), and the level of conflict (?=0.000).Conclusion : Any relation between burden of work with nurses exhaustion in residential service. Any relation between job stress with nurses exhaustion and any relation between the level of conflict with nurses exhaustion. Thats way its needed to develop the nurses career, well stress management, and conflict optimizing that the nurses would be kept motivated in working that it would tackle nurses exhaustion.","author":[{"dropping-particle":"","family":"Hariyono","given":"Widodo","non-dropping-particle":"","parse-names":false,"suffix":""},{"dropping-particle":"","family":"Suryani","given":"Dyah","non-dropping-particle":"","parse-names":false,"suffix":""},{"dropping-particle":"","family":"Wulandari","given":"Yanuk","non-dropping-particle":"","parse-names":false,"suffix":""}],"container-title":"Kes Mas: Jurnal Fakultas Kesehatan Masyarakat Universitas Ahmad Daulan","id":"ITEM-1","issue":"3","issued":{"date-parts":[["2009"]]},"page":"25-36","title":"Hubungan antara Beban Kerja, Stres Kerja dan Tingkat Konflik dengan Kelelahan Kerja Perawat di Rumah Sakit Islam Yogyakarta PDHI Kota Yogyakarta","type":"article-journal","volume":"3"},"uris":["http://www.mendeley.com/documents/?uuid=355570ec-2486-40bd-a0ec-0a295c9f15fa"]}],"mendeley":{"formattedCitation":"(15)","plainTextFormattedCitation":"(15)","previouslyFormattedCitation":"(15)"},"properties":{"noteIndex":0},"schema":"https://github.com/citation-style-language/schema/raw/master/csl-citation.json"}</w:instrText>
      </w:r>
      <w:r w:rsidR="007904EB" w:rsidRPr="00AF47A8">
        <w:rPr>
          <w:rFonts w:ascii="Times New Roman" w:hAnsi="Times New Roman" w:cs="Times New Roman"/>
        </w:rPr>
        <w:fldChar w:fldCharType="separate"/>
      </w:r>
      <w:r w:rsidR="007904EB" w:rsidRPr="00AF47A8">
        <w:rPr>
          <w:rFonts w:ascii="Times New Roman" w:hAnsi="Times New Roman" w:cs="Times New Roman"/>
          <w:noProof/>
        </w:rPr>
        <w:t>(15)</w:t>
      </w:r>
      <w:r w:rsidR="007904EB" w:rsidRPr="00AF47A8">
        <w:rPr>
          <w:rFonts w:ascii="Times New Roman" w:hAnsi="Times New Roman" w:cs="Times New Roman"/>
        </w:rPr>
        <w:fldChar w:fldCharType="end"/>
      </w:r>
      <w:r w:rsidRPr="00AF47A8">
        <w:rPr>
          <w:rFonts w:ascii="Times New Roman" w:hAnsi="Times New Roman" w:cs="Times New Roman"/>
        </w:rPr>
        <w:t>. In addition, most participants explained that they often experience difficulties in carrying out promotive and preventive services due to the many curative services tasks and the various tasks assigned to them. This condition causes time constraints when performing promotive and preventive services. The results of this study are similar to the experience of various studies; their role is to prioritize curative services (treatment), thus causing time constraints when carrying out promotive and preventive services</w:t>
      </w:r>
      <w:r w:rsidR="001E393A" w:rsidRPr="00AF47A8">
        <w:rPr>
          <w:rFonts w:ascii="Times New Roman" w:hAnsi="Times New Roman" w:cs="Times New Roman"/>
        </w:rPr>
        <w:t xml:space="preserve"> </w:t>
      </w:r>
      <w:r w:rsidR="001E393A" w:rsidRPr="00AF47A8">
        <w:rPr>
          <w:rFonts w:ascii="Times New Roman" w:hAnsi="Times New Roman" w:cs="Times New Roman"/>
        </w:rPr>
        <w:fldChar w:fldCharType="begin" w:fldLock="1"/>
      </w:r>
      <w:r w:rsidR="001B17CE" w:rsidRPr="00AF47A8">
        <w:rPr>
          <w:rFonts w:ascii="Times New Roman" w:hAnsi="Times New Roman" w:cs="Times New Roman"/>
        </w:rPr>
        <w:instrText>ADDIN CSL_CITATION {"citationItems":[{"id":"ITEM-1","itemData":{"DOI":"10.1111/j.1365-2702.2007.01640.x","ISBN":"0962-1067","ISSN":"09621067","PMID":"17518880","abstract":"Nurses' perceptions, understanding and experiences of health promotion Aim. This paper presents an account of nurses' perceptions and understanding of health promotion in an acute setting. Background. Health promotion is considered the remit of every nurse. To engage in health-promoting practice, however, nurses need to understand the term 'health\\npromotion' clearly. Method. A single qualitative embedded case study was used. Purposive sampling of eight nurses was employed. Initially, theses nurses were observed in practice and, following this, a semi-structured one-to-one interview was conducted with each observed nurse. Qualitative data analysis guided by work of Miles and Huberman was employed. Results. The data revealed one main theme: health-promoting nursing practice and this consisted of six categories and five subcategories. The findings indicated that\\nnurses struggled to describe their understanding of health promotion, their understanding was limited and the strategies described to conduct health promotion were narrow and focused on the individual. Their perceptions and descriptions of health promotion were more in keeping with the traditional health education approach. Overall health promotion was reported to occur infrequently, being added on if the\\nnurse had time. Factors relating to education, organizational and management issues were identified as key barriers prohibiting health-promoting nursing practice.\\nConclusions. Nurses must recognize that health promotion is a broad concept that does not exclusively focus on the individual or lifestyle factors. Nurses must be educated to recognize health-promoting opportunities in the acute setting, as well as how to plan for and conduct health promotion so that it becomes integral to practice. A review of the methods of organizing and delivering nursing care is also advocated. Relevance to clinical practice. Ward managers have an important role in supporting nurses, creating a culture for health promotion and sharing power in decisionmaking processes, so that nurses feel valued and empowered.\u0015\\n\u0017","author":[{"dropping-particle":"","family":"Casey","given":"Dympna","non-dropping-particle":"","parse-names":false,"suffix":""}],"container-title":"Journal of Clinical Nursing","id":"ITEM-1","issue":"6","issued":{"date-parts":[["2007"]]},"page":"1039-1049","title":"Nurses' perceptions, understanding and experiences of health promotion","type":"article-journal","volume":"16"},"uris":["http://www.mendeley.com/documents/?uuid=d60aa867-013d-4c7d-8825-3c2d22d9138a"]}],"mendeley":{"formattedCitation":"(6)","manualFormatting":"(6","plainTextFormattedCitation":"(6)","previouslyFormattedCitation":"(6)"},"properties":{"noteIndex":0},"schema":"https://github.com/citation-style-language/schema/raw/master/csl-citation.json"}</w:instrText>
      </w:r>
      <w:r w:rsidR="001E393A" w:rsidRPr="00AF47A8">
        <w:rPr>
          <w:rFonts w:ascii="Times New Roman" w:hAnsi="Times New Roman" w:cs="Times New Roman"/>
        </w:rPr>
        <w:fldChar w:fldCharType="separate"/>
      </w:r>
      <w:r w:rsidR="001E393A" w:rsidRPr="00AF47A8">
        <w:rPr>
          <w:rFonts w:ascii="Times New Roman" w:hAnsi="Times New Roman" w:cs="Times New Roman"/>
          <w:noProof/>
        </w:rPr>
        <w:t>(6</w:t>
      </w:r>
      <w:r w:rsidR="001E393A" w:rsidRPr="00AF47A8">
        <w:rPr>
          <w:rFonts w:ascii="Times New Roman" w:hAnsi="Times New Roman" w:cs="Times New Roman"/>
        </w:rPr>
        <w:fldChar w:fldCharType="end"/>
      </w:r>
      <w:r w:rsidR="001E393A" w:rsidRPr="00AF47A8">
        <w:rPr>
          <w:rFonts w:ascii="Times New Roman" w:hAnsi="Times New Roman" w:cs="Times New Roman"/>
        </w:rPr>
        <w:t xml:space="preserve">, </w:t>
      </w:r>
      <w:r w:rsidR="001E393A" w:rsidRPr="00AF47A8">
        <w:rPr>
          <w:rFonts w:ascii="Times New Roman" w:hAnsi="Times New Roman" w:cs="Times New Roman"/>
          <w:b/>
          <w:bCs/>
        </w:rPr>
        <w:fldChar w:fldCharType="begin" w:fldLock="1"/>
      </w:r>
      <w:r w:rsidR="001E393A" w:rsidRPr="00AF47A8">
        <w:rPr>
          <w:rFonts w:ascii="Times New Roman" w:hAnsi="Times New Roman" w:cs="Times New Roman"/>
          <w:b/>
          <w:bCs/>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manualFormatting":"16","plainTextFormattedCitation":"(16)","previouslyFormattedCitation":"(16)"},"properties":{"noteIndex":0},"schema":"https://github.com/citation-style-language/schema/raw/master/csl-citation.json"}</w:instrText>
      </w:r>
      <w:r w:rsidR="001E393A" w:rsidRPr="00AF47A8">
        <w:rPr>
          <w:rFonts w:ascii="Times New Roman" w:hAnsi="Times New Roman" w:cs="Times New Roman"/>
          <w:b/>
          <w:bCs/>
        </w:rPr>
        <w:fldChar w:fldCharType="separate"/>
      </w:r>
      <w:r w:rsidR="001E393A" w:rsidRPr="00AF47A8">
        <w:rPr>
          <w:rFonts w:ascii="Times New Roman" w:hAnsi="Times New Roman" w:cs="Times New Roman"/>
          <w:bCs/>
          <w:noProof/>
        </w:rPr>
        <w:t>16</w:t>
      </w:r>
      <w:r w:rsidR="001E393A" w:rsidRPr="00AF47A8">
        <w:rPr>
          <w:rFonts w:ascii="Times New Roman" w:hAnsi="Times New Roman" w:cs="Times New Roman"/>
          <w:b/>
          <w:bCs/>
        </w:rPr>
        <w:fldChar w:fldCharType="end"/>
      </w:r>
      <w:r w:rsidR="001E393A" w:rsidRPr="00AF47A8">
        <w:rPr>
          <w:rFonts w:ascii="Times New Roman" w:hAnsi="Times New Roman" w:cs="Times New Roman"/>
          <w:bCs/>
          <w:noProof/>
        </w:rPr>
        <w:t xml:space="preserve">, </w:t>
      </w:r>
      <w:r w:rsidR="001E393A" w:rsidRPr="00AF47A8">
        <w:rPr>
          <w:rFonts w:ascii="Times New Roman" w:hAnsi="Times New Roman" w:cs="Times New Roman"/>
          <w:bCs/>
          <w:noProof/>
        </w:rPr>
        <w:fldChar w:fldCharType="begin" w:fldLock="1"/>
      </w:r>
      <w:r w:rsidR="001E393A" w:rsidRPr="00AF47A8">
        <w:rPr>
          <w:rFonts w:ascii="Times New Roman" w:hAnsi="Times New Roman" w:cs="Times New Roman"/>
          <w:bCs/>
          <w:noProof/>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manualFormatting":"11","plainTextFormattedCitation":"(11)","previouslyFormattedCitation":"(11)"},"properties":{"noteIndex":0},"schema":"https://github.com/citation-style-language/schema/raw/master/csl-citation.json"}</w:instrText>
      </w:r>
      <w:r w:rsidR="001E393A" w:rsidRPr="00AF47A8">
        <w:rPr>
          <w:rFonts w:ascii="Times New Roman" w:hAnsi="Times New Roman" w:cs="Times New Roman"/>
          <w:bCs/>
          <w:noProof/>
        </w:rPr>
        <w:fldChar w:fldCharType="separate"/>
      </w:r>
      <w:r w:rsidR="001E393A" w:rsidRPr="00AF47A8">
        <w:rPr>
          <w:rFonts w:ascii="Times New Roman" w:hAnsi="Times New Roman" w:cs="Times New Roman"/>
          <w:bCs/>
          <w:noProof/>
        </w:rPr>
        <w:t>11</w:t>
      </w:r>
      <w:r w:rsidR="001E393A" w:rsidRPr="00AF47A8">
        <w:rPr>
          <w:rFonts w:ascii="Times New Roman" w:hAnsi="Times New Roman" w:cs="Times New Roman"/>
          <w:bCs/>
          <w:noProof/>
        </w:rPr>
        <w:fldChar w:fldCharType="end"/>
      </w:r>
      <w:r w:rsidR="001E393A" w:rsidRPr="00AF47A8">
        <w:rPr>
          <w:rFonts w:ascii="Times New Roman" w:hAnsi="Times New Roman" w:cs="Times New Roman"/>
          <w:bCs/>
          <w:noProof/>
        </w:rPr>
        <w:t xml:space="preserve">, </w:t>
      </w:r>
      <w:r w:rsidR="001E393A" w:rsidRPr="00AF47A8">
        <w:rPr>
          <w:rFonts w:ascii="Times New Roman" w:hAnsi="Times New Roman" w:cs="Times New Roman"/>
          <w:bCs/>
          <w:noProof/>
        </w:rPr>
        <w:fldChar w:fldCharType="begin" w:fldLock="1"/>
      </w:r>
      <w:r w:rsidR="001B17CE" w:rsidRPr="00AF47A8">
        <w:rPr>
          <w:rFonts w:ascii="Times New Roman" w:hAnsi="Times New Roman" w:cs="Times New Roman"/>
          <w:bCs/>
          <w:noProof/>
        </w:rPr>
        <w:instrText>ADDIN CSL_CITATION {"citationItems":[{"id":"ITEM-1","itemData":{"DOI":"10.1093/heapro/das027","ISSN":"09574824","abstract":"The health promotion practice of nurses working in Saudi Arabia is unidentified. The purpose of this study was to investigate the perceived health promotion practice of staff nurses in Saudi Arabia. This was achieved by surveying the views of nurses (n= 614), doctors (n= 130) and patients (n= 322) in 10 hospitals located in the Eastern Province of the country using a self-report questionnaire. There was agreement that nurses had the necessary skills to promote health in general and had sufficient knowledge to promote health in the three specific areas explored: physical activity, smoking cessation and weight control. However, the findings also showed that the majority of participants wanted nurses to give priority to acute care over health promotion within the hospital setting and that patients dislike nurses asking about health-related behaviours when these are not directly relevant to their presenting health problems. Concerns were also raised about the language and cultural competency of a largely migrant nursing workforce to effectively communicate health promotion messages to patients. In view of the findings, policy-makers in Saudi Arabia need to consider providing appropriate training programmes for nurses to introduce the wider concept of their health promotion role. Health promotion protocols, strategies and standards to support nurses to more effectively implement health promotion with their routine practice are also required. It is suggested that, while reliance on a largely migrant workforce who do not speak Arabic continues, the potential benefits of a good quality interpretation service to improve nurse-patient communication should be considered. ? 2013 ? The Author (2012). Published by Oxford University Press. All rights reserved. For Permissions, please email: journals. permissions@oup.com.","author":[{"dropping-particle":"","family":"Aldossary","given":"Ameera","non-dropping-particle":"","parse-names":false,"suffix":""},{"dropping-particle":"","family":"Barriball","given":"Louise","non-dropping-particle":"","parse-names":false,"suffix":""},{"dropping-particle":"","family":"While","given":"Alison","non-dropping-particle":"","parse-names":false,"suffix":""}],"container-title":"Health Promotion International","id":"ITEM-1","issue":"3","issued":{"date-parts":[["2013"]]},"page":"431-441","title":"The perceived health promotion practice of nurses in Saudi Arabia","type":"article-journal","volume":"28"},"uris":["http://www.mendeley.com/documents/?uuid=6f08ce49-e70b-4427-b043-aa742866ea60"]}],"mendeley":{"formattedCitation":"(17)","manualFormatting":"17)","plainTextFormattedCitation":"(17)","previouslyFormattedCitation":"(17)"},"properties":{"noteIndex":0},"schema":"https://github.com/citation-style-language/schema/raw/master/csl-citation.json"}</w:instrText>
      </w:r>
      <w:r w:rsidR="001E393A" w:rsidRPr="00AF47A8">
        <w:rPr>
          <w:rFonts w:ascii="Times New Roman" w:hAnsi="Times New Roman" w:cs="Times New Roman"/>
          <w:bCs/>
          <w:noProof/>
        </w:rPr>
        <w:fldChar w:fldCharType="separate"/>
      </w:r>
      <w:r w:rsidR="001E393A" w:rsidRPr="00AF47A8">
        <w:rPr>
          <w:rFonts w:ascii="Times New Roman" w:hAnsi="Times New Roman" w:cs="Times New Roman"/>
          <w:bCs/>
          <w:noProof/>
        </w:rPr>
        <w:t>17)</w:t>
      </w:r>
      <w:r w:rsidR="001E393A" w:rsidRPr="00AF47A8">
        <w:rPr>
          <w:rFonts w:ascii="Times New Roman" w:hAnsi="Times New Roman" w:cs="Times New Roman"/>
          <w:bCs/>
          <w:noProof/>
        </w:rPr>
        <w:fldChar w:fldCharType="end"/>
      </w:r>
      <w:r w:rsidR="008B5D17" w:rsidRPr="00AF47A8">
        <w:rPr>
          <w:rFonts w:ascii="Times New Roman" w:hAnsi="Times New Roman" w:cs="Times New Roman"/>
          <w:bCs/>
          <w:noProof/>
        </w:rPr>
        <w:t>.</w:t>
      </w:r>
    </w:p>
    <w:p w14:paraId="439134FA" w14:textId="77777777" w:rsidR="00685677" w:rsidRPr="00AF47A8" w:rsidRDefault="00685677" w:rsidP="00685677">
      <w:pPr>
        <w:jc w:val="both"/>
        <w:rPr>
          <w:rFonts w:ascii="Times New Roman" w:hAnsi="Times New Roman" w:cs="Times New Roman"/>
        </w:rPr>
      </w:pPr>
    </w:p>
    <w:p w14:paraId="723AC5D8" w14:textId="65A349A3" w:rsidR="00685677" w:rsidRPr="00AF47A8" w:rsidRDefault="00685677" w:rsidP="00685677">
      <w:pPr>
        <w:jc w:val="both"/>
        <w:rPr>
          <w:rFonts w:ascii="Times New Roman" w:hAnsi="Times New Roman" w:cs="Times New Roman"/>
        </w:rPr>
      </w:pPr>
      <w:r w:rsidRPr="00AF47A8">
        <w:rPr>
          <w:rFonts w:ascii="Times New Roman" w:hAnsi="Times New Roman" w:cs="Times New Roman"/>
        </w:rPr>
        <w:t xml:space="preserve">Participants explained that the limited time made them not specific in conveying health information during counselling. One of the nurses explained that she was still getting a night shift schedule (night watch), which made her not optimal when serving at the community health services the next day. </w:t>
      </w:r>
      <w:r w:rsidR="001B17CE" w:rsidRPr="00AF47A8">
        <w:rPr>
          <w:rFonts w:ascii="Times New Roman" w:hAnsi="Times New Roman" w:cs="Times New Roman"/>
        </w:rPr>
        <w:t>S</w:t>
      </w:r>
      <w:r w:rsidRPr="00AF47A8">
        <w:rPr>
          <w:rFonts w:ascii="Times New Roman" w:hAnsi="Times New Roman" w:cs="Times New Roman"/>
        </w:rPr>
        <w:t>hifting work with a high load can lead to ineffective communication with colleagues, family, and others. It can overcome this condition if the management function that focuses on human resources goes well</w:t>
      </w:r>
      <w:r w:rsidR="001B17CE" w:rsidRPr="00AF47A8">
        <w:rPr>
          <w:rFonts w:ascii="Times New Roman" w:hAnsi="Times New Roman" w:cs="Times New Roman"/>
        </w:rPr>
        <w:t xml:space="preserve"> </w:t>
      </w:r>
      <w:r w:rsidR="001B17CE" w:rsidRPr="00AF47A8">
        <w:rPr>
          <w:rFonts w:ascii="Times New Roman" w:hAnsi="Times New Roman" w:cs="Times New Roman"/>
        </w:rPr>
        <w:fldChar w:fldCharType="begin" w:fldLock="1"/>
      </w:r>
      <w:r w:rsidR="001B17CE" w:rsidRPr="00AF47A8">
        <w:rPr>
          <w:rFonts w:ascii="Times New Roman" w:hAnsi="Times New Roman" w:cs="Times New Roman"/>
        </w:rPr>
        <w:instrText>ADDIN CSL_CITATION {"citationItems":[{"id":"ITEM-1","itemData":{"DOI":"10.1093/heapro/das027","ISSN":"09574824","abstract":"The health promotion practice of nurses working in Saudi Arabia is unidentified. The purpose of this study was to investigate the perceived health promotion practice of staff nurses in Saudi Arabia. This was achieved by surveying the views of nurses (n= 614), doctors (n= 130) and patients (n= 322) in 10 hospitals located in the Eastern Province of the country using a self-report questionnaire. There was agreement that nurses had the necessary skills to promote health in general and had sufficient knowledge to promote health in the three specific areas explored: physical activity, smoking cessation and weight control. However, the findings also showed that the majority of participants wanted nurses to give priority to acute care over health promotion within the hospital setting and that patients dislike nurses asking about health-related behaviours when these are not directly relevant to their presenting health problems. Concerns were also raised about the language and cultural competency of a largely migrant nursing workforce to effectively communicate health promotion messages to patients. In view of the findings, policy-makers in Saudi Arabia need to consider providing appropriate training programmes for nurses to introduce the wider concept of their health promotion role. Health promotion protocols, strategies and standards to support nurses to more effectively implement health promotion with their routine practice are also required. It is suggested that, while reliance on a largely migrant workforce who do not speak Arabic continues, the potential benefits of a good quality interpretation service to improve nurse-patient communication should be considered. ? 2013 ? The Author (2012). Published by Oxford University Press. All rights reserved. For Permissions, please email: journals. permissions@oup.com.","author":[{"dropping-particle":"","family":"Aldossary","given":"Ameera","non-dropping-particle":"","parse-names":false,"suffix":""},{"dropping-particle":"","family":"Barriball","given":"Louise","non-dropping-particle":"","parse-names":false,"suffix":""},{"dropping-particle":"","family":"While","given":"Alison","non-dropping-particle":"","parse-names":false,"suffix":""}],"container-title":"Health Promotion International","id":"ITEM-1","issue":"3","issued":{"date-parts":[["2013"]]},"page":"431-441","title":"The perceived health promotion practice of nurses in Saudi Arabia","type":"article-journal","volume":"28"},"uris":["http://www.mendeley.com/documents/?uuid=6f08ce49-e70b-4427-b043-aa742866ea60"]}],"mendeley":{"formattedCitation":"(17)","plainTextFormattedCitation":"(17)","previouslyFormattedCitation":"(17)"},"properties":{"noteIndex":0},"schema":"https://github.com/citation-style-language/schema/raw/master/csl-citation.json"}</w:instrText>
      </w:r>
      <w:r w:rsidR="001B17CE" w:rsidRPr="00AF47A8">
        <w:rPr>
          <w:rFonts w:ascii="Times New Roman" w:hAnsi="Times New Roman" w:cs="Times New Roman"/>
        </w:rPr>
        <w:fldChar w:fldCharType="separate"/>
      </w:r>
      <w:r w:rsidR="001B17CE" w:rsidRPr="00AF47A8">
        <w:rPr>
          <w:rFonts w:ascii="Times New Roman" w:hAnsi="Times New Roman" w:cs="Times New Roman"/>
          <w:noProof/>
        </w:rPr>
        <w:t>(17)</w:t>
      </w:r>
      <w:r w:rsidR="001B17CE" w:rsidRPr="00AF47A8">
        <w:rPr>
          <w:rFonts w:ascii="Times New Roman" w:hAnsi="Times New Roman" w:cs="Times New Roman"/>
        </w:rPr>
        <w:fldChar w:fldCharType="end"/>
      </w:r>
      <w:r w:rsidRPr="00AF47A8">
        <w:rPr>
          <w:rFonts w:ascii="Times New Roman" w:hAnsi="Times New Roman" w:cs="Times New Roman"/>
        </w:rPr>
        <w:t xml:space="preserve">. The running of the workforce function in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management can make the </w:t>
      </w:r>
      <w:r w:rsidRPr="00AF47A8">
        <w:rPr>
          <w:rFonts w:ascii="Times New Roman" w:hAnsi="Times New Roman" w:cs="Times New Roman"/>
        </w:rPr>
        <w:lastRenderedPageBreak/>
        <w:t>distribution of resources balanced, competent, and mutually supportive</w:t>
      </w:r>
      <w:r w:rsidR="001B17CE" w:rsidRPr="00AF47A8">
        <w:rPr>
          <w:rFonts w:ascii="Times New Roman" w:hAnsi="Times New Roman" w:cs="Times New Roman"/>
        </w:rPr>
        <w:t xml:space="preserve"> </w:t>
      </w:r>
      <w:r w:rsidR="001B17CE" w:rsidRPr="00AF47A8">
        <w:rPr>
          <w:rFonts w:ascii="Times New Roman" w:hAnsi="Times New Roman" w:cs="Times New Roman"/>
        </w:rPr>
        <w:fldChar w:fldCharType="begin" w:fldLock="1"/>
      </w:r>
      <w:r w:rsidR="001B17CE" w:rsidRPr="00AF47A8">
        <w:rPr>
          <w:rFonts w:ascii="Times New Roman" w:hAnsi="Times New Roman"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quis","given":"","non-dropping-particle":"","parse-names":false,"suffix":""},{"dropping-particle":"","family":"Huston","given":"","non-dropping-particle":"","parse-names":false,"suffix":""}],"container-title":"Lippincott &amp; Wilkins","id":"ITEM-1","issued":{"date-parts":[["2012"]]},"title":"Leadership roles and management functions in nursing: theory and application","type":"book"},"uris":["http://www.mendeley.com/documents/?uuid=b56c3a26-4343-4796-add6-ad6e6b43bb40"]}],"mendeley":{"formattedCitation":"(18)","plainTextFormattedCitation":"(18)","previouslyFormattedCitation":"(18)"},"properties":{"noteIndex":0},"schema":"https://github.com/citation-style-language/schema/raw/master/csl-citation.json"}</w:instrText>
      </w:r>
      <w:r w:rsidR="001B17CE" w:rsidRPr="00AF47A8">
        <w:rPr>
          <w:rFonts w:ascii="Times New Roman" w:hAnsi="Times New Roman" w:cs="Times New Roman"/>
        </w:rPr>
        <w:fldChar w:fldCharType="separate"/>
      </w:r>
      <w:r w:rsidR="001B17CE" w:rsidRPr="00AF47A8">
        <w:rPr>
          <w:rFonts w:ascii="Times New Roman" w:hAnsi="Times New Roman" w:cs="Times New Roman"/>
          <w:noProof/>
        </w:rPr>
        <w:t>(18)</w:t>
      </w:r>
      <w:r w:rsidR="001B17CE" w:rsidRPr="00AF47A8">
        <w:rPr>
          <w:rFonts w:ascii="Times New Roman" w:hAnsi="Times New Roman" w:cs="Times New Roman"/>
        </w:rPr>
        <w:fldChar w:fldCharType="end"/>
      </w:r>
      <w:r w:rsidR="001B17CE" w:rsidRPr="00AF47A8">
        <w:rPr>
          <w:rFonts w:ascii="Times New Roman" w:hAnsi="Times New Roman" w:cs="Times New Roman"/>
        </w:rPr>
        <w:t xml:space="preserve">. </w:t>
      </w:r>
      <w:r w:rsidRPr="00AF47A8">
        <w:rPr>
          <w:rFonts w:ascii="Times New Roman" w:hAnsi="Times New Roman" w:cs="Times New Roman"/>
        </w:rPr>
        <w:t xml:space="preserve">Things that must consider in carrying out the function of the workforce, including ensuring that the number of human resources runs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program. Suppose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pays attention to the ratio of health workers to implementing promotive/preventive/curative services. In that case, this can minimize the occurrence of time constraints during the implementation of the procedure. Nurses need time to carry out health promotion and prevention because reaching healthy communities requires time allocation for health promotion activities</w:t>
      </w:r>
      <w:r w:rsidR="001B17CE" w:rsidRPr="00AF47A8">
        <w:rPr>
          <w:rFonts w:ascii="Times New Roman" w:hAnsi="Times New Roman" w:cs="Times New Roman"/>
        </w:rPr>
        <w:t xml:space="preserve"> </w:t>
      </w:r>
      <w:r w:rsidR="001B17CE" w:rsidRPr="00AF47A8">
        <w:rPr>
          <w:rFonts w:ascii="Times New Roman" w:hAnsi="Times New Roman" w:cs="Times New Roman"/>
        </w:rPr>
        <w:fldChar w:fldCharType="begin" w:fldLock="1"/>
      </w:r>
      <w:r w:rsidR="001B17CE"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plainTextFormattedCitation":"(11)","previouslyFormattedCitation":"(11)"},"properties":{"noteIndex":0},"schema":"https://github.com/citation-style-language/schema/raw/master/csl-citation.json"}</w:instrText>
      </w:r>
      <w:r w:rsidR="001B17CE" w:rsidRPr="00AF47A8">
        <w:rPr>
          <w:rFonts w:ascii="Times New Roman" w:hAnsi="Times New Roman" w:cs="Times New Roman"/>
        </w:rPr>
        <w:fldChar w:fldCharType="separate"/>
      </w:r>
      <w:r w:rsidR="001B17CE" w:rsidRPr="00AF47A8">
        <w:rPr>
          <w:rFonts w:ascii="Times New Roman" w:hAnsi="Times New Roman" w:cs="Times New Roman"/>
          <w:noProof/>
        </w:rPr>
        <w:t>(11)</w:t>
      </w:r>
      <w:r w:rsidR="001B17CE" w:rsidRPr="00AF47A8">
        <w:rPr>
          <w:rFonts w:ascii="Times New Roman" w:hAnsi="Times New Roman" w:cs="Times New Roman"/>
        </w:rPr>
        <w:fldChar w:fldCharType="end"/>
      </w:r>
      <w:r w:rsidRPr="00AF47A8">
        <w:rPr>
          <w:rFonts w:ascii="Times New Roman" w:hAnsi="Times New Roman" w:cs="Times New Roman"/>
          <w:b/>
          <w:bCs/>
        </w:rPr>
        <w:t xml:space="preserve">. </w:t>
      </w:r>
      <w:r w:rsidR="00D56096" w:rsidRPr="00AF47A8">
        <w:rPr>
          <w:rFonts w:ascii="Times New Roman" w:hAnsi="Times New Roman" w:cs="Times New Roman"/>
        </w:rPr>
        <w:t>T</w:t>
      </w:r>
      <w:r w:rsidRPr="00AF47A8">
        <w:rPr>
          <w:rFonts w:ascii="Times New Roman" w:hAnsi="Times New Roman" w:cs="Times New Roman"/>
        </w:rPr>
        <w:t>ime constraints could lead to nurses' neglect of promotive and preventive implementation</w:t>
      </w:r>
      <w:r w:rsidR="00D56096" w:rsidRPr="00AF47A8">
        <w:rPr>
          <w:rFonts w:ascii="Times New Roman" w:hAnsi="Times New Roman" w:cs="Times New Roman"/>
        </w:rPr>
        <w:t xml:space="preserve"> </w:t>
      </w:r>
      <w:r w:rsidR="00D56096" w:rsidRPr="00AF47A8">
        <w:rPr>
          <w:rFonts w:ascii="Times New Roman" w:hAnsi="Times New Roman" w:cs="Times New Roman"/>
        </w:rPr>
        <w:fldChar w:fldCharType="begin" w:fldLock="1"/>
      </w:r>
      <w:r w:rsidR="00694B37" w:rsidRPr="00AF47A8">
        <w:rPr>
          <w:rFonts w:ascii="Times New Roman" w:hAnsi="Times New Roman" w:cs="Times New Roman"/>
        </w:rPr>
        <w:instrText>ADDIN CSL_CITATION {"citationItems":[{"id":"ITEM-1","itemData":{"author":[{"dropping-particle":"","family":"DeCola","given":"P","non-dropping-particle":"","parse-names":false,"suffix":""},{"dropping-particle":"","family":"Benton","given":"D","non-dropping-particle":"","parse-names":false,"suffix":""},{"dropping-particle":"","family":"Peterson","given":"C","non-dropping-particle":"","parse-names":false,"suffix":""},{"dropping-particle":"","family":"Matebeni","given":"D","non-dropping-particle":"","parse-names":false,"suffix":""}],"container-title":"International nursing review","id":"ITEM-1","issue":"3","issued":{"date-parts":[["2012"]]},"page":"321-330","title":"Nurses' potential to lead in non-communicable disease global crisis.","type":"article-journal","volume":"59"},"uris":["http://www.mendeley.com/documents/?uuid=f30d75b4-ea94-406d-bbc8-e462cb633160"]}],"mendeley":{"formattedCitation":"(19)","plainTextFormattedCitation":"(19)","previouslyFormattedCitation":"(19)"},"properties":{"noteIndex":0},"schema":"https://github.com/citation-style-language/schema/raw/master/csl-citation.json"}</w:instrText>
      </w:r>
      <w:r w:rsidR="00D56096" w:rsidRPr="00AF47A8">
        <w:rPr>
          <w:rFonts w:ascii="Times New Roman" w:hAnsi="Times New Roman" w:cs="Times New Roman"/>
        </w:rPr>
        <w:fldChar w:fldCharType="separate"/>
      </w:r>
      <w:r w:rsidR="00D56096" w:rsidRPr="00AF47A8">
        <w:rPr>
          <w:rFonts w:ascii="Times New Roman" w:hAnsi="Times New Roman" w:cs="Times New Roman"/>
          <w:noProof/>
        </w:rPr>
        <w:t>(19)</w:t>
      </w:r>
      <w:r w:rsidR="00D56096" w:rsidRPr="00AF47A8">
        <w:rPr>
          <w:rFonts w:ascii="Times New Roman" w:hAnsi="Times New Roman" w:cs="Times New Roman"/>
        </w:rPr>
        <w:fldChar w:fldCharType="end"/>
      </w:r>
      <w:r w:rsidRPr="00AF47A8">
        <w:rPr>
          <w:rFonts w:ascii="Times New Roman" w:hAnsi="Times New Roman" w:cs="Times New Roman"/>
        </w:rPr>
        <w:t>.</w:t>
      </w:r>
    </w:p>
    <w:p w14:paraId="6D5C279A" w14:textId="03682779" w:rsidR="00735F1D" w:rsidRPr="00AF47A8" w:rsidRDefault="00735F1D" w:rsidP="00685677">
      <w:pPr>
        <w:jc w:val="both"/>
        <w:rPr>
          <w:rFonts w:ascii="Times New Roman" w:hAnsi="Times New Roman" w:cs="Times New Roman"/>
        </w:rPr>
      </w:pPr>
    </w:p>
    <w:p w14:paraId="4492A624" w14:textId="47C6B8B9" w:rsidR="00735F1D" w:rsidRPr="00AF47A8" w:rsidRDefault="00735F1D" w:rsidP="00735F1D">
      <w:pPr>
        <w:jc w:val="both"/>
        <w:rPr>
          <w:rFonts w:ascii="Times New Roman" w:hAnsi="Times New Roman" w:cs="Times New Roman"/>
          <w:b/>
          <w:bCs/>
        </w:rPr>
      </w:pPr>
      <w:r w:rsidRPr="00AF47A8">
        <w:rPr>
          <w:rFonts w:ascii="Times New Roman" w:hAnsi="Times New Roman" w:cs="Times New Roman"/>
          <w:b/>
          <w:bCs/>
        </w:rPr>
        <w:t>[Theme 3] Limitations of Ability and Facilities</w:t>
      </w:r>
    </w:p>
    <w:p w14:paraId="48FC8BB8" w14:textId="0AC2ECFA" w:rsidR="00735F1D" w:rsidRPr="00AF47A8" w:rsidRDefault="00735F1D" w:rsidP="00735F1D">
      <w:pPr>
        <w:jc w:val="both"/>
        <w:rPr>
          <w:rFonts w:ascii="Times New Roman" w:hAnsi="Times New Roman" w:cs="Times New Roman"/>
          <w:b/>
          <w:bCs/>
        </w:rPr>
      </w:pPr>
      <w:r w:rsidRPr="00AF47A8">
        <w:rPr>
          <w:rFonts w:ascii="Times New Roman" w:hAnsi="Times New Roman" w:cs="Times New Roman"/>
        </w:rPr>
        <w:t xml:space="preserve">Several other things become a challenge for nurses in carrying out promotive and preventive efforts for </w:t>
      </w:r>
      <w:r w:rsidR="00242050" w:rsidRPr="00AF47A8">
        <w:rPr>
          <w:rFonts w:ascii="Times New Roman" w:hAnsi="Times New Roman" w:cs="Times New Roman"/>
        </w:rPr>
        <w:t>NCD</w:t>
      </w:r>
      <w:r w:rsidRPr="00AF47A8">
        <w:rPr>
          <w:rFonts w:ascii="Times New Roman" w:hAnsi="Times New Roman" w:cs="Times New Roman"/>
        </w:rPr>
        <w:t xml:space="preserve">, namely the limited ability and facilities, such as lack of skills in certain things and lack of promotional media. One nurse said that she lacked knowledge of computer-based tools due to age limitations, making it difficult to catch the development of this technology quickly. As a result, he was unable to compile reports and create promotional media. The expression of nurses in this study was the same </w:t>
      </w:r>
      <w:proofErr w:type="spellStart"/>
      <w:r w:rsidR="00694B37" w:rsidRPr="00AF47A8">
        <w:rPr>
          <w:rFonts w:ascii="Times New Roman" w:hAnsi="Times New Roman" w:cs="Times New Roman"/>
        </w:rPr>
        <w:t>Furunes</w:t>
      </w:r>
      <w:proofErr w:type="spellEnd"/>
      <w:r w:rsidR="00694B37" w:rsidRPr="00AF47A8">
        <w:rPr>
          <w:rFonts w:ascii="Times New Roman" w:hAnsi="Times New Roman" w:cs="Times New Roman"/>
        </w:rPr>
        <w:t xml:space="preserve"> et.al</w:t>
      </w:r>
      <w:r w:rsidRPr="00AF47A8">
        <w:rPr>
          <w:rFonts w:ascii="Times New Roman" w:hAnsi="Times New Roman" w:cs="Times New Roman"/>
        </w:rPr>
        <w:t xml:space="preserve"> research, which revealed that increasing age made them inflexible in carrying out promotive and preventive efforts</w:t>
      </w:r>
      <w:r w:rsidR="00694B37" w:rsidRPr="00AF47A8">
        <w:rPr>
          <w:rFonts w:ascii="Times New Roman" w:hAnsi="Times New Roman" w:cs="Times New Roman"/>
        </w:rPr>
        <w:t xml:space="preserve"> </w:t>
      </w:r>
      <w:r w:rsidR="00694B37" w:rsidRPr="00AF47A8">
        <w:rPr>
          <w:rFonts w:ascii="Times New Roman" w:hAnsi="Times New Roman" w:cs="Times New Roman"/>
        </w:rPr>
        <w:fldChar w:fldCharType="begin" w:fldLock="1"/>
      </w:r>
      <w:r w:rsidR="00694B37" w:rsidRPr="00AF47A8">
        <w:rPr>
          <w:rFonts w:ascii="Times New Roman" w:hAnsi="Times New Roman" w:cs="Times New Roman"/>
        </w:rPr>
        <w:instrText>ADDIN CSL_CITATION {"citationItems":[{"id":"ITEM-1","itemData":{"DOI":"10.1111/jocn.14621","ISBN":"0957926502","ISSN":"13652702","PMID":"29987859","abstract":"AIMS AND OBJECTIVES: To increase knowledge about experienced nurses' understanding of a health-promoting work environment, health-promoting leadership, and its role in retention of staff in the nursing workplace. BACKGROUND: The quality of leadership is imperative in creating supportive and health-promoting work environments to ensure workforce productivity and ethically sustainable caring cultures. More knowledge on how leaders can promote health and sustainable careers among nurses is needed. At a time of current and projected nursing shortage, it is important to understand the reasons why nurses intend to remain in their jobs. DESIGN: Qualitative descriptive. METHOD: Twelve experienced Registered Nurses participated in an individual, digitally recorded, semi-structured interview. Data were transcribed verbatim and subjected to qualitative content analysis of manifest and latent content. RESULTS: A health-promoting work environment should provide autonomy, participation in decision-making, skills development, and social support. Health-promoting leaders should be attentive and take action. CONCLUSION: Health-promoting work environments enable nurses to flourish. Having ample autonomy is therefore important to nurses so that when they face new challenges they see them as a way of using and developing their competencies. Although most nurses claim their own leaders are not health promoting, they have a clear understanding of how a health-promoting leader should act. The health-promoting leader should not only be attentive and promote skills development, but also cater for nurses' meaningfulness. RELEVANCE TO CLINICAL PRACTICE: Nurses in primary healthcare understand a health- promoting work environment to be a workplace where they can develop, not only clinical skills, but also flourish as human beings. Further, nurses find it health promoting to have a meaningful job, using their competence to make a difference for patients and their families. Nurse Managers have an important role in facilitating meaningfulness in nurses' jobs in order to retain nurses as a valuable asset for the organization. This article is protected by copyright. All rights reserved.","author":[{"dropping-particle":"","family":"Furunes","given":"Trude","non-dropping-particle":"","parse-names":false,"suffix":""},{"dropping-particle":"","family":"Kaltveit","given":"Anita","non-dropping-particle":"","parse-names":false,"suffix":""},{"dropping-particle":"","family":"Akerjordet","given":"Kristin","non-dropping-particle":"","parse-names":false,"suffix":""}],"container-title":"Journal of Clinical Nursing","id":"ITEM-1","issue":"23-24","issued":{"date-parts":[["2018"]]},"page":"4290-4301","title":"Health-promoting leadership: A qualitative study from experienced nurses’ perspective","type":"article-journal","volume":"27"},"uris":["http://www.mendeley.com/documents/?uuid=cd9cc529-fd6b-4878-a2d6-9bc087f2c8b1"]}],"mendeley":{"formattedCitation":"(20)","plainTextFormattedCitation":"(20)","previouslyFormattedCitation":"(20)"},"properties":{"noteIndex":0},"schema":"https://github.com/citation-style-language/schema/raw/master/csl-citation.json"}</w:instrText>
      </w:r>
      <w:r w:rsidR="00694B37" w:rsidRPr="00AF47A8">
        <w:rPr>
          <w:rFonts w:ascii="Times New Roman" w:hAnsi="Times New Roman" w:cs="Times New Roman"/>
        </w:rPr>
        <w:fldChar w:fldCharType="separate"/>
      </w:r>
      <w:r w:rsidR="00694B37" w:rsidRPr="00AF47A8">
        <w:rPr>
          <w:rFonts w:ascii="Times New Roman" w:hAnsi="Times New Roman" w:cs="Times New Roman"/>
          <w:noProof/>
        </w:rPr>
        <w:t>(20)</w:t>
      </w:r>
      <w:r w:rsidR="00694B37" w:rsidRPr="00AF47A8">
        <w:rPr>
          <w:rFonts w:ascii="Times New Roman" w:hAnsi="Times New Roman" w:cs="Times New Roman"/>
        </w:rPr>
        <w:fldChar w:fldCharType="end"/>
      </w:r>
      <w:r w:rsidRPr="00AF47A8">
        <w:rPr>
          <w:rFonts w:ascii="Times New Roman" w:hAnsi="Times New Roman" w:cs="Times New Roman"/>
        </w:rPr>
        <w:t>. Promotive and preventive services require services outside the building (community). This condition requires good stamina to reach all aspects of society (healthy, vulnerable, or at-risk populations). However, this condition is different from the research which shows that age and educational background do not affect the performance of health care nurses, while work experience affects the performance of nurses</w:t>
      </w:r>
      <w:r w:rsidR="00694B37" w:rsidRPr="00AF47A8">
        <w:rPr>
          <w:rFonts w:ascii="Times New Roman" w:hAnsi="Times New Roman" w:cs="Times New Roman"/>
        </w:rPr>
        <w:t xml:space="preserve"> </w:t>
      </w:r>
      <w:r w:rsidR="00694B37" w:rsidRPr="00AF47A8">
        <w:rPr>
          <w:rFonts w:ascii="Times New Roman" w:hAnsi="Times New Roman" w:cs="Times New Roman"/>
        </w:rPr>
        <w:fldChar w:fldCharType="begin" w:fldLock="1"/>
      </w:r>
      <w:r w:rsidR="0009555C" w:rsidRPr="00AF47A8">
        <w:rPr>
          <w:rFonts w:ascii="Times New Roman" w:hAnsi="Times New Roman" w:cs="Times New Roman"/>
        </w:rPr>
        <w:instrText>ADDIN CSL_CITATION {"citationItems":[{"id":"ITEM-1","itemData":{"ISSN":"2406-7431","abstract":"Perawatan Kesehatan Masyarakat (Perkesmas ) merupakan salah satu upaya program pengembangan puskesmas yang kegiatannya terintegrasi dalam upaya kesehatan wajib dan upaya kesehatan pengembangan. Tujuan dari penelitian ini adalah untuk mengetahui pengaruh karakteristik dan kapabilitas individu, serta karakteristik organisasi terhadap persepsi kinerja perawat perkesmas di puskesmas kota Palembang. Penelitian ini merupakan penelitian analitik dengan rancangan cross sectional . Populasi dalam penelitian ini adalah perawat perkesmas di puskesmas, sampel dalam penelitian ini adalah seluruh populasi berjumlah 78 orang perawat perkesmas di 39 puskesmas. Analisis data univariat untuk menggambarkan karakteristik responden, bivariat menggunakan uji chi square dan regresi logistik ganda. Analisis bivariat menunjukkan bahwa ada hubungan antara masa kesrja dengan kinerja (p=0,000), kepemimpinan dengan kinerja (p=0,001), kompensasi dengan kinerja (p=0,014), beban kerja dengan kinerja (p=0,000), pengetahuan dengan kinerja (p=0,003), sikap dengan kinerja (p=0,000), keterampilan dengan kinerja (p=0,000), sedangkan yang tidak berhubungan kinerja adalah umur, jenis kelamin, status perkawinan, pendidikan dan budaya kerja. Beban kerja baik akan menghasilkan kinerja baik 6 kali dibanding beban kerja kurang baik. Pengetahuan baik akan menghasilkan kinerja baik 7 kali dibanding dengan pengetahuan kurang baik. Sikap baik akan menghasilkan kinerja baik 37 kali dibanding dengan sikap kurang baik. Sedangkan keterampilan baik akan menghasilkan kinerja baik 6 kali dibanding dengan keterampilan kurang baik. Kesimpulan penelitian ini diharapkan kepada perawat Perkesmas di Puskesmas agar mempunyai sikap yang baik dalam melaksanakan program perkesmas untuk meningkatkan kinerja agar optimal sesuai yang diharapkan","author":[{"dropping-particle":"","family":"Harmiyati","given":"Lela","non-dropping-particle":"","parse-names":false,"suffix":""},{"dropping-particle":"","family":"Kurdi","given":"Fauziah Nuraini","non-dropping-particle":"","parse-names":false,"suffix":""},{"dropping-particle":"","family":"Sulastri","given":"Sulastri","non-dropping-particle":"","parse-names":false,"suffix":""}],"container-title":"Jurnal Kedokteran dan Kesehatan","id":"ITEM-1","issue":"1","issued":{"date-parts":[["2016"]]},"page":"391-399","title":"Pengaruh Karakteristik dan Kapabilitas Individu Serta Karakteristik Organisasi terhadap Persepsi Kinerja Perawat Perkesmas di Puskesmas Kota Palembang","type":"article-journal","volume":"3"},"uris":["http://www.mendeley.com/documents/?uuid=2202eb5d-36b4-46d4-9df0-15ba83647b22"]}],"mendeley":{"formattedCitation":"(21)","plainTextFormattedCitation":"(21)","previouslyFormattedCitation":"(21)"},"properties":{"noteIndex":0},"schema":"https://github.com/citation-style-language/schema/raw/master/csl-citation.json"}</w:instrText>
      </w:r>
      <w:r w:rsidR="00694B37" w:rsidRPr="00AF47A8">
        <w:rPr>
          <w:rFonts w:ascii="Times New Roman" w:hAnsi="Times New Roman" w:cs="Times New Roman"/>
        </w:rPr>
        <w:fldChar w:fldCharType="separate"/>
      </w:r>
      <w:r w:rsidR="00694B37" w:rsidRPr="00AF47A8">
        <w:rPr>
          <w:rFonts w:ascii="Times New Roman" w:hAnsi="Times New Roman" w:cs="Times New Roman"/>
          <w:noProof/>
        </w:rPr>
        <w:t>(21)</w:t>
      </w:r>
      <w:r w:rsidR="00694B37" w:rsidRPr="00AF47A8">
        <w:rPr>
          <w:rFonts w:ascii="Times New Roman" w:hAnsi="Times New Roman" w:cs="Times New Roman"/>
        </w:rPr>
        <w:fldChar w:fldCharType="end"/>
      </w:r>
      <w:r w:rsidRPr="00AF47A8">
        <w:rPr>
          <w:rFonts w:ascii="Times New Roman" w:hAnsi="Times New Roman" w:cs="Times New Roman"/>
        </w:rPr>
        <w:t>. It can illustrate this condition that nurses of various ages can be involved in implementing promotive and preventive efforts. The most important thing in preparing for the implementation of health promotion and prevention is the knowledge and skills of nurses in changing the paradigm of society</w:t>
      </w:r>
      <w:r w:rsidR="00694B37" w:rsidRPr="00AF47A8">
        <w:rPr>
          <w:rFonts w:ascii="Times New Roman" w:hAnsi="Times New Roman" w:cs="Times New Roman"/>
        </w:rPr>
        <w:t xml:space="preserve"> </w:t>
      </w:r>
      <w:r w:rsidR="00694B37" w:rsidRPr="00AF47A8">
        <w:rPr>
          <w:rFonts w:ascii="Times New Roman" w:hAnsi="Times New Roman" w:cs="Times New Roman"/>
        </w:rPr>
        <w:fldChar w:fldCharType="begin" w:fldLock="1"/>
      </w:r>
      <w:r w:rsidR="0009555C" w:rsidRPr="00AF47A8">
        <w:rPr>
          <w:rFonts w:ascii="Times New Roman" w:hAnsi="Times New Roman" w:cs="Times New Roman"/>
        </w:rPr>
        <w:instrText>ADDIN CSL_CITATION {"citationItems":[{"id":"ITEM-1","itemData":{"ISSN":"2406-7431","abstract":"Perawatan Kesehatan Masyarakat (Perkesmas ) merupakan salah satu upaya program pengembangan puskesmas yang kegiatannya terintegrasi dalam upaya kesehatan wajib dan upaya kesehatan pengembangan. Tujuan dari penelitian ini adalah untuk mengetahui pengaruh karakteristik dan kapabilitas individu, serta karakteristik organisasi terhadap persepsi kinerja perawat perkesmas di puskesmas kota Palembang. Penelitian ini merupakan penelitian analitik dengan rancangan cross sectional . Populasi dalam penelitian ini adalah perawat perkesmas di puskesmas, sampel dalam penelitian ini adalah seluruh populasi berjumlah 78 orang perawat perkesmas di 39 puskesmas. Analisis data univariat untuk menggambarkan karakteristik responden, bivariat menggunakan uji chi square dan regresi logistik ganda. Analisis bivariat menunjukkan bahwa ada hubungan antara masa kesrja dengan kinerja (p=0,000), kepemimpinan dengan kinerja (p=0,001), kompensasi dengan kinerja (p=0,014), beban kerja dengan kinerja (p=0,000), pengetahuan dengan kinerja (p=0,003), sikap dengan kinerja (p=0,000), keterampilan dengan kinerja (p=0,000), sedangkan yang tidak berhubungan kinerja adalah umur, jenis kelamin, status perkawinan, pendidikan dan budaya kerja. Beban kerja baik akan menghasilkan kinerja baik 6 kali dibanding beban kerja kurang baik. Pengetahuan baik akan menghasilkan kinerja baik 7 kali dibanding dengan pengetahuan kurang baik. Sikap baik akan menghasilkan kinerja baik 37 kali dibanding dengan sikap kurang baik. Sedangkan keterampilan baik akan menghasilkan kinerja baik 6 kali dibanding dengan keterampilan kurang baik. Kesimpulan penelitian ini diharapkan kepada perawat Perkesmas di Puskesmas agar mempunyai sikap yang baik dalam melaksanakan program perkesmas untuk meningkatkan kinerja agar optimal sesuai yang diharapkan","author":[{"dropping-particle":"","family":"Harmiyati","given":"Lela","non-dropping-particle":"","parse-names":false,"suffix":""},{"dropping-particle":"","family":"Kurdi","given":"Fauziah Nuraini","non-dropping-particle":"","parse-names":false,"suffix":""},{"dropping-particle":"","family":"Sulastri","given":"Sulastri","non-dropping-particle":"","parse-names":false,"suffix":""}],"container-title":"Jurnal Kedokteran dan Kesehatan","id":"ITEM-1","issue":"1","issued":{"date-parts":[["2016"]]},"page":"391-399","title":"Pengaruh Karakteristik dan Kapabilitas Individu Serta Karakteristik Organisasi terhadap Persepsi Kinerja Perawat Perkesmas di Puskesmas Kota Palembang","type":"article-journal","volume":"3"},"uris":["http://www.mendeley.com/documents/?uuid=2202eb5d-36b4-46d4-9df0-15ba83647b22"]}],"mendeley":{"formattedCitation":"(21)","plainTextFormattedCitation":"(21)","previouslyFormattedCitation":"(21)"},"properties":{"noteIndex":0},"schema":"https://github.com/citation-style-language/schema/raw/master/csl-citation.json"}</w:instrText>
      </w:r>
      <w:r w:rsidR="00694B37" w:rsidRPr="00AF47A8">
        <w:rPr>
          <w:rFonts w:ascii="Times New Roman" w:hAnsi="Times New Roman" w:cs="Times New Roman"/>
        </w:rPr>
        <w:fldChar w:fldCharType="separate"/>
      </w:r>
      <w:r w:rsidR="00694B37" w:rsidRPr="00AF47A8">
        <w:rPr>
          <w:rFonts w:ascii="Times New Roman" w:hAnsi="Times New Roman" w:cs="Times New Roman"/>
          <w:noProof/>
        </w:rPr>
        <w:t>(21)</w:t>
      </w:r>
      <w:r w:rsidR="00694B37" w:rsidRPr="00AF47A8">
        <w:rPr>
          <w:rFonts w:ascii="Times New Roman" w:hAnsi="Times New Roman" w:cs="Times New Roman"/>
        </w:rPr>
        <w:fldChar w:fldCharType="end"/>
      </w:r>
      <w:r w:rsidR="00694B37" w:rsidRPr="00AF47A8">
        <w:rPr>
          <w:rFonts w:ascii="Times New Roman" w:hAnsi="Times New Roman" w:cs="Times New Roman"/>
        </w:rPr>
        <w:t>.</w:t>
      </w:r>
    </w:p>
    <w:p w14:paraId="1B88E71D" w14:textId="77777777" w:rsidR="00735F1D" w:rsidRPr="00AF47A8" w:rsidRDefault="00735F1D" w:rsidP="00735F1D">
      <w:pPr>
        <w:jc w:val="both"/>
        <w:rPr>
          <w:rFonts w:ascii="Times New Roman" w:hAnsi="Times New Roman" w:cs="Times New Roman"/>
        </w:rPr>
      </w:pPr>
    </w:p>
    <w:p w14:paraId="6E171222" w14:textId="06547D4F" w:rsidR="00735F1D" w:rsidRPr="00AF47A8" w:rsidRDefault="00735F1D" w:rsidP="00735F1D">
      <w:pPr>
        <w:jc w:val="both"/>
        <w:rPr>
          <w:rFonts w:ascii="Times New Roman" w:hAnsi="Times New Roman" w:cs="Times New Roman"/>
        </w:rPr>
      </w:pPr>
      <w:r w:rsidRPr="00AF47A8">
        <w:rPr>
          <w:rFonts w:ascii="Times New Roman" w:hAnsi="Times New Roman" w:cs="Times New Roman"/>
        </w:rPr>
        <w:t xml:space="preserve">In addition to limited competence, some nurses explained that the lack of leaflets, flipcharts, posters, and facilities at the community health service were obstacles in carrying out promotive and preventive efforts. </w:t>
      </w:r>
      <w:r w:rsidR="0009555C" w:rsidRPr="00AF47A8">
        <w:rPr>
          <w:rFonts w:ascii="Times New Roman" w:hAnsi="Times New Roman" w:cs="Times New Roman"/>
        </w:rPr>
        <w:t>T</w:t>
      </w:r>
      <w:r w:rsidRPr="00AF47A8">
        <w:rPr>
          <w:rFonts w:ascii="Times New Roman" w:hAnsi="Times New Roman" w:cs="Times New Roman"/>
        </w:rPr>
        <w:t>he limitation of leaflet media makes her an obstacle in carrying out promotive and preventive efforts</w:t>
      </w:r>
      <w:r w:rsidR="0009555C" w:rsidRPr="00AF47A8">
        <w:rPr>
          <w:rFonts w:ascii="Times New Roman" w:hAnsi="Times New Roman" w:cs="Times New Roman"/>
        </w:rPr>
        <w:t xml:space="preserve"> </w:t>
      </w:r>
      <w:r w:rsidR="0009555C" w:rsidRPr="00AF47A8">
        <w:rPr>
          <w:rFonts w:ascii="Times New Roman" w:hAnsi="Times New Roman" w:cs="Times New Roman"/>
        </w:rPr>
        <w:fldChar w:fldCharType="begin" w:fldLock="1"/>
      </w:r>
      <w:r w:rsidR="0009555C" w:rsidRPr="00AF47A8">
        <w:rPr>
          <w:rFonts w:ascii="Times New Roman" w:hAnsi="Times New Roman" w:cs="Times New Roman"/>
        </w:rPr>
        <w:instrText>ADDIN CSL_CITATION {"citationItems":[{"id":"ITEM-1","itemData":{"DOI":"10.1111/j.1365-2702.2007.01640.x","ISBN":"0962-1067","ISSN":"09621067","PMID":"17518880","abstract":"Nurses' perceptions, understanding and experiences of health promotion Aim. This paper presents an account of nurses' perceptions and understanding of health promotion in an acute setting. Background. Health promotion is considered the remit of every nurse. To engage in health-promoting practice, however, nurses need to understand the term 'health\\npromotion' clearly. Method. A single qualitative embedded case study was used. Purposive sampling of eight nurses was employed. Initially, theses nurses were observed in practice and, following this, a semi-structured one-to-one interview was conducted with each observed nurse. Qualitative data analysis guided by work of Miles and Huberman was employed. Results. The data revealed one main theme: health-promoting nursing practice and this consisted of six categories and five subcategories. The findings indicated that\\nnurses struggled to describe their understanding of health promotion, their understanding was limited and the strategies described to conduct health promotion were narrow and focused on the individual. Their perceptions and descriptions of health promotion were more in keeping with the traditional health education approach. Overall health promotion was reported to occur infrequently, being added on if the\\nnurse had time. Factors relating to education, organizational and management issues were identified as key barriers prohibiting health-promoting nursing practice.\\nConclusions. Nurses must recognize that health promotion is a broad concept that does not exclusively focus on the individual or lifestyle factors. Nurses must be educated to recognize health-promoting opportunities in the acute setting, as well as how to plan for and conduct health promotion so that it becomes integral to practice. A review of the methods of organizing and delivering nursing care is also advocated. Relevance to clinical practice. Ward managers have an important role in supporting nurses, creating a culture for health promotion and sharing power in decisionmaking processes, so that nurses feel valued and empowered.\u0015\\n\u0017","author":[{"dropping-particle":"","family":"Casey","given":"Dympna","non-dropping-particle":"","parse-names":false,"suffix":""}],"container-title":"Journal of Clinical Nursing","id":"ITEM-1","issue":"6","issued":{"date-parts":[["2007"]]},"page":"1039-1049","title":"Nurses' perceptions, understanding and experiences of health promotion","type":"article-journal","volume":"16"},"uris":["http://www.mendeley.com/documents/?uuid=d60aa867-013d-4c7d-8825-3c2d22d9138a"]}],"mendeley":{"formattedCitation":"(6)","plainTextFormattedCitation":"(6)","previouslyFormattedCitation":"(6)"},"properties":{"noteIndex":0},"schema":"https://github.com/citation-style-language/schema/raw/master/csl-citation.json"}</w:instrText>
      </w:r>
      <w:r w:rsidR="0009555C" w:rsidRPr="00AF47A8">
        <w:rPr>
          <w:rFonts w:ascii="Times New Roman" w:hAnsi="Times New Roman" w:cs="Times New Roman"/>
        </w:rPr>
        <w:fldChar w:fldCharType="separate"/>
      </w:r>
      <w:r w:rsidR="0009555C" w:rsidRPr="00AF47A8">
        <w:rPr>
          <w:rFonts w:ascii="Times New Roman" w:hAnsi="Times New Roman" w:cs="Times New Roman"/>
          <w:noProof/>
        </w:rPr>
        <w:t>(6)</w:t>
      </w:r>
      <w:r w:rsidR="0009555C" w:rsidRPr="00AF47A8">
        <w:rPr>
          <w:rFonts w:ascii="Times New Roman" w:hAnsi="Times New Roman" w:cs="Times New Roman"/>
        </w:rPr>
        <w:fldChar w:fldCharType="end"/>
      </w:r>
      <w:r w:rsidRPr="00AF47A8">
        <w:rPr>
          <w:rFonts w:ascii="Times New Roman" w:hAnsi="Times New Roman" w:cs="Times New Roman"/>
        </w:rPr>
        <w:t xml:space="preserve">. Furthermore, it explains the limited ability and facilities that make it challenging for nurses to implement promotive and preventive efforts. </w:t>
      </w:r>
      <w:r w:rsidR="0009555C" w:rsidRPr="00AF47A8">
        <w:rPr>
          <w:rFonts w:ascii="Times New Roman" w:hAnsi="Times New Roman" w:cs="Times New Roman"/>
        </w:rPr>
        <w:t>T</w:t>
      </w:r>
      <w:r w:rsidRPr="00AF47A8">
        <w:rPr>
          <w:rFonts w:ascii="Times New Roman" w:hAnsi="Times New Roman" w:cs="Times New Roman"/>
        </w:rPr>
        <w:t>he lack of skills in health promotion competencies is an obstacle in implementing promotive and preventive efforts</w:t>
      </w:r>
      <w:r w:rsidR="0009555C" w:rsidRPr="00AF47A8">
        <w:rPr>
          <w:rFonts w:ascii="Times New Roman" w:hAnsi="Times New Roman" w:cs="Times New Roman"/>
        </w:rPr>
        <w:t xml:space="preserve"> </w:t>
      </w:r>
      <w:r w:rsidR="0009555C"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016/j.colegn.2012.09.001","ISSN":"13227696","PMID":"24596990","abstract":"The pressures brought about by the increasing prevalence of poor health among some population groups as well as the rise in prevalence of chronic and complex conditions requires a nursing workforce skilled in health promotion. Primary care nurses have increasingly important roles in general practice settings but there is little exploration of the nature or extent of their health promotion work.This paper reports on a survey that investigated primary care nurses' perceptions of their current and potential roles in health promotion in general practice settings. The survey respondents were primary care nurses in general practice. 78 nurses responded to advertisements seeking participation, and 58 surveys were completed and returned. Data were analyzed through a framework of downstream-upstream health promotion actions. We found that the health promotion practices of primary care nurses were most commonly in the downstream realm of disease prevention and health education but nurses aspired to take on roles in more upstream work of partnerships and collaboration. Nurses' opportunities are undoubtedly constrained by both the general practice setting and their educational preparation. However, nurses were very positive about the opportunities that their role and position offered for expansion of their health promotion work. © 2012.","author":[{"dropping-particle":"","family":"Keleher","given":"","non-dropping-particle":"","parse-names":false,"suffix":""},{"dropping-particle":"","family":"Parker","given":"","non-dropping-particle":"","parse-names":false,"suffix":""}],"container-title":"Collegian","id":"ITEM-1","issue":"4","issued":{"date-parts":[["2013"]]},"page":"215-221","title":"Health promotion by primary care nurses in Australian general practice","type":"article-journal","volume":"20"},"uris":["http://www.mendeley.com/documents/?uuid=b7b99d90-7da0-4944-8798-96bd4ff31443"]}],"mendeley":{"formattedCitation":"(5)","plainTextFormattedCitation":"(5)","previouslyFormattedCitation":"(5)"},"properties":{"noteIndex":0},"schema":"https://github.com/citation-style-language/schema/raw/master/csl-citation.json"}</w:instrText>
      </w:r>
      <w:r w:rsidR="0009555C" w:rsidRPr="00AF47A8">
        <w:rPr>
          <w:rFonts w:ascii="Times New Roman" w:hAnsi="Times New Roman" w:cs="Times New Roman"/>
        </w:rPr>
        <w:fldChar w:fldCharType="separate"/>
      </w:r>
      <w:r w:rsidR="0009555C" w:rsidRPr="00AF47A8">
        <w:rPr>
          <w:rFonts w:ascii="Times New Roman" w:hAnsi="Times New Roman" w:cs="Times New Roman"/>
          <w:noProof/>
        </w:rPr>
        <w:t>(5)</w:t>
      </w:r>
      <w:r w:rsidR="0009555C" w:rsidRPr="00AF47A8">
        <w:rPr>
          <w:rFonts w:ascii="Times New Roman" w:hAnsi="Times New Roman" w:cs="Times New Roman"/>
        </w:rPr>
        <w:fldChar w:fldCharType="end"/>
      </w:r>
      <w:r w:rsidRPr="00AF47A8">
        <w:rPr>
          <w:rFonts w:ascii="Times New Roman" w:hAnsi="Times New Roman" w:cs="Times New Roman"/>
        </w:rPr>
        <w:t xml:space="preserve">. Therefore, the important of education or training is needed by nurses to overcome their limitations. </w:t>
      </w:r>
    </w:p>
    <w:p w14:paraId="616C9537" w14:textId="77777777" w:rsidR="004C412E" w:rsidRPr="00AF47A8" w:rsidRDefault="004C412E" w:rsidP="004C412E">
      <w:pPr>
        <w:jc w:val="both"/>
        <w:rPr>
          <w:rFonts w:ascii="Times New Roman" w:hAnsi="Times New Roman" w:cs="Times New Roman"/>
        </w:rPr>
      </w:pPr>
    </w:p>
    <w:p w14:paraId="17DAF0EA" w14:textId="1DA55106" w:rsidR="004C412E" w:rsidRPr="00AF47A8" w:rsidRDefault="004C412E" w:rsidP="004C412E">
      <w:pPr>
        <w:jc w:val="both"/>
        <w:rPr>
          <w:rFonts w:ascii="Times New Roman" w:hAnsi="Times New Roman" w:cs="Times New Roman"/>
          <w:b/>
          <w:bCs/>
        </w:rPr>
      </w:pPr>
      <w:r w:rsidRPr="00AF47A8">
        <w:rPr>
          <w:rFonts w:ascii="Times New Roman" w:hAnsi="Times New Roman" w:cs="Times New Roman"/>
          <w:b/>
          <w:bCs/>
        </w:rPr>
        <w:t>[Theme 4] Resource Availability Support</w:t>
      </w:r>
    </w:p>
    <w:p w14:paraId="455904AB" w14:textId="5BE740DE" w:rsidR="004C412E" w:rsidRPr="00AF47A8" w:rsidRDefault="004C412E" w:rsidP="004C412E">
      <w:pPr>
        <w:jc w:val="both"/>
        <w:rPr>
          <w:rFonts w:ascii="Times New Roman" w:hAnsi="Times New Roman" w:cs="Times New Roman"/>
          <w:b/>
          <w:bCs/>
        </w:rPr>
      </w:pPr>
      <w:r w:rsidRPr="00AF47A8">
        <w:rPr>
          <w:rFonts w:ascii="Times New Roman" w:hAnsi="Times New Roman" w:cs="Times New Roman"/>
        </w:rPr>
        <w:t xml:space="preserve">The forms of support described in the results of this study are the availability of resources, high commitment, and good management. The availability of resources is indicated by the existence of a budget, promotional facilities and media, and the implementation of training to increase the capacity of health workers. </w:t>
      </w:r>
      <w:r w:rsidR="00650680" w:rsidRPr="00AF47A8">
        <w:rPr>
          <w:rFonts w:ascii="Times New Roman" w:hAnsi="Times New Roman" w:cs="Times New Roman"/>
        </w:rPr>
        <w:t>H</w:t>
      </w:r>
      <w:r w:rsidRPr="00AF47A8">
        <w:rPr>
          <w:rFonts w:ascii="Times New Roman" w:hAnsi="Times New Roman" w:cs="Times New Roman"/>
        </w:rPr>
        <w:t>ealth promotion requires an organization with good resources, namely a budget</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plainTextFormattedCitation":"(16)","previouslyFormattedCitation":"(16)"},"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16)</w:t>
      </w:r>
      <w:r w:rsidR="00650680" w:rsidRPr="00AF47A8">
        <w:rPr>
          <w:rFonts w:ascii="Times New Roman" w:hAnsi="Times New Roman" w:cs="Times New Roman"/>
        </w:rPr>
        <w:fldChar w:fldCharType="end"/>
      </w:r>
      <w:r w:rsidRPr="00AF47A8">
        <w:rPr>
          <w:rFonts w:ascii="Times New Roman" w:hAnsi="Times New Roman" w:cs="Times New Roman"/>
        </w:rPr>
        <w:t>. Therefore, a budget allocation is one of the supporting factors to successfully implement health promotion</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093/heapro/dav018","ISSN":"1460-2245","PMID":"25838551","abstract":"Community nurses have often been 'touted' as potential major contributors to health promotion. Critical literature, however, often states that this has not been the case. Furthermore, most studies examining nurses' role and function have occurred mainly in hospital settings. This is a sequential mixed-methods study of two groups of community nurses from a Sydney urban area (n = 100) and from rural and remote areas (n = 49) within New South Wales, Australia. A piloted questionnaire survey was developed based on the five action areas of the Ottawa Charter for Health Promotion. Following this, 10 qualitative interviews were conducted for both groups, plus a focus group to support or refute survey results. Findings showed that rural and remote nurses had more positive attitudes towards health promotion and its clinical implementation. Survey and interview data confirmed that urban community nurses had a narrower focus on caring for individuals rather than groups, agreeing that time constraints impacted on their limited health promotion role. There was agreement about lack of resources (material and people) to update health promotion knowledge and skills. Rural and remote nurses were more likely to have limited educational opportunities. All nurses undertook more development of personal skills (DPS, health education) than any other action area. The findings highlight the need for more education and resources for community nurses to assist their understanding of health promotion concepts. It is hoped that community nurse leaders will collectively become more effective health promoters and contribute to healthy reform in primary health care sectors.","author":[{"dropping-particle":"","family":"Roden","given":"Janet","non-dropping-particle":"","parse-names":false,"suffix":""},{"dropping-particle":"","family":"Jarvis","given":"Lynda","non-dropping-particle":"","parse-names":false,"suffix":""},{"dropping-particle":"","family":"Campbell-Crofts","given":"Sandra","non-dropping-particle":"","parse-names":false,"suffix":""},{"dropping-particle":"","family":"Whitehead","given":"Dean","non-dropping-particle":"","parse-names":false,"suffix":""}],"container-title":"Health promotion international","id":"ITEM-1","issued":{"date-parts":[["2015"]]},"title":"Australian rural, remote and urban community nurses' health promotion role and function.","type":"article-journal"},"uris":["http://www.mendeley.com/documents/?uuid=0b70dcd9-50c7-4abc-9409-eb70fad04729"]}],"mendeley":{"formattedCitation":"(4)","plainTextFormattedCitation":"(4)","previouslyFormattedCitation":"(4)"},"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4)</w:t>
      </w:r>
      <w:r w:rsidR="00650680" w:rsidRPr="00AF47A8">
        <w:rPr>
          <w:rFonts w:ascii="Times New Roman" w:hAnsi="Times New Roman" w:cs="Times New Roman"/>
        </w:rPr>
        <w:fldChar w:fldCharType="end"/>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plainTextFormattedCitation":"(16)","previouslyFormattedCitation":"(16)"},"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16)</w:t>
      </w:r>
      <w:r w:rsidR="00650680" w:rsidRPr="00AF47A8">
        <w:rPr>
          <w:rFonts w:ascii="Times New Roman" w:hAnsi="Times New Roman" w:cs="Times New Roman"/>
        </w:rPr>
        <w:fldChar w:fldCharType="end"/>
      </w:r>
      <w:r w:rsidR="00650680" w:rsidRPr="00AF47A8">
        <w:rPr>
          <w:rFonts w:ascii="Times New Roman" w:hAnsi="Times New Roman" w:cs="Times New Roman"/>
        </w:rPr>
        <w:t>.</w:t>
      </w:r>
    </w:p>
    <w:p w14:paraId="0314EECA" w14:textId="77777777" w:rsidR="004C412E" w:rsidRPr="00AF47A8" w:rsidRDefault="004C412E" w:rsidP="004C412E">
      <w:pPr>
        <w:jc w:val="both"/>
        <w:rPr>
          <w:rFonts w:ascii="Times New Roman" w:hAnsi="Times New Roman" w:cs="Times New Roman"/>
        </w:rPr>
      </w:pPr>
    </w:p>
    <w:p w14:paraId="5519669E" w14:textId="252932D9" w:rsidR="004C412E" w:rsidRPr="00AF47A8" w:rsidRDefault="004C412E" w:rsidP="004C412E">
      <w:pPr>
        <w:jc w:val="both"/>
        <w:rPr>
          <w:rFonts w:ascii="Times New Roman" w:hAnsi="Times New Roman" w:cs="Times New Roman"/>
        </w:rPr>
      </w:pPr>
      <w:r w:rsidRPr="00AF47A8">
        <w:rPr>
          <w:rFonts w:ascii="Times New Roman" w:hAnsi="Times New Roman" w:cs="Times New Roman"/>
        </w:rPr>
        <w:lastRenderedPageBreak/>
        <w:t xml:space="preserve">This study also indicates that nurses need the budget allocation to fund the appreciation (reward) for performance achievements after carrying out health promotion and prevention efforts. </w:t>
      </w:r>
      <w:r w:rsidR="00650680" w:rsidRPr="00AF47A8">
        <w:rPr>
          <w:rFonts w:ascii="Times New Roman" w:hAnsi="Times New Roman" w:cs="Times New Roman"/>
        </w:rPr>
        <w:t>T</w:t>
      </w:r>
      <w:r w:rsidRPr="00AF47A8">
        <w:rPr>
          <w:rFonts w:ascii="Times New Roman" w:hAnsi="Times New Roman" w:cs="Times New Roman"/>
        </w:rPr>
        <w:t>he management of a significant funding structure is allocated for the appreciation of nurses in conducting health screening</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016/j.colegn.2012.09.001","ISSN":"13227696","PMID":"24596990","abstract":"The pressures brought about by the increasing prevalence of poor health among some population groups as well as the rise in prevalence of chronic and complex conditions requires a nursing workforce skilled in health promotion. Primary care nurses have increasingly important roles in general practice settings but there is little exploration of the nature or extent of their health promotion work.This paper reports on a survey that investigated primary care nurses' perceptions of their current and potential roles in health promotion in general practice settings. The survey respondents were primary care nurses in general practice. 78 nurses responded to advertisements seeking participation, and 58 surveys were completed and returned. Data were analyzed through a framework of downstream-upstream health promotion actions. We found that the health promotion practices of primary care nurses were most commonly in the downstream realm of disease prevention and health education but nurses aspired to take on roles in more upstream work of partnerships and collaboration. Nurses' opportunities are undoubtedly constrained by both the general practice setting and their educational preparation. However, nurses were very positive about the opportunities that their role and position offered for expansion of their health promotion work. © 2012.","author":[{"dropping-particle":"","family":"Keleher","given":"","non-dropping-particle":"","parse-names":false,"suffix":""},{"dropping-particle":"","family":"Parker","given":"","non-dropping-particle":"","parse-names":false,"suffix":""}],"container-title":"Collegian","id":"ITEM-1","issue":"4","issued":{"date-parts":[["2013"]]},"page":"215-221","title":"Health promotion by primary care nurses in Australian general practice","type":"article-journal","volume":"20"},"uris":["http://www.mendeley.com/documents/?uuid=b7b99d90-7da0-4944-8798-96bd4ff31443"]}],"mendeley":{"formattedCitation":"(5)","plainTextFormattedCitation":"(5)","previouslyFormattedCitation":"(5)"},"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5)</w:t>
      </w:r>
      <w:r w:rsidR="00650680" w:rsidRPr="00AF47A8">
        <w:rPr>
          <w:rFonts w:ascii="Times New Roman" w:hAnsi="Times New Roman" w:cs="Times New Roman"/>
        </w:rPr>
        <w:fldChar w:fldCharType="end"/>
      </w:r>
      <w:r w:rsidRPr="00AF47A8">
        <w:rPr>
          <w:rFonts w:ascii="Times New Roman" w:hAnsi="Times New Roman" w:cs="Times New Roman"/>
        </w:rPr>
        <w:t xml:space="preserve">. This research can describe the importance of arranging to give appreciation (reward) to nurses. As a result, nurses can maximize the preparation of promotional media budgets, increase capacity with training, and empower the community in reporting operational plans in the promotive and preventive fields of </w:t>
      </w:r>
      <w:r w:rsidR="00242050" w:rsidRPr="00AF47A8">
        <w:rPr>
          <w:rFonts w:ascii="Times New Roman" w:hAnsi="Times New Roman" w:cs="Times New Roman"/>
        </w:rPr>
        <w:t>NCD</w:t>
      </w:r>
      <w:r w:rsidRPr="00AF47A8">
        <w:rPr>
          <w:rFonts w:ascii="Times New Roman" w:hAnsi="Times New Roman" w:cs="Times New Roman"/>
        </w:rPr>
        <w:t xml:space="preserve">. This effort is made so that stakeholders can find out the support nurses need to succeed in </w:t>
      </w:r>
      <w:r w:rsidR="00242050" w:rsidRPr="00AF47A8">
        <w:rPr>
          <w:rFonts w:ascii="Times New Roman" w:hAnsi="Times New Roman" w:cs="Times New Roman"/>
        </w:rPr>
        <w:t xml:space="preserve">NCD </w:t>
      </w:r>
      <w:r w:rsidRPr="00AF47A8">
        <w:rPr>
          <w:rFonts w:ascii="Times New Roman" w:hAnsi="Times New Roman" w:cs="Times New Roman"/>
        </w:rPr>
        <w:t>promotive and preventive efforts.</w:t>
      </w:r>
    </w:p>
    <w:p w14:paraId="4A828DD2" w14:textId="77777777" w:rsidR="004C412E" w:rsidRPr="00AF47A8" w:rsidRDefault="004C412E" w:rsidP="004C412E">
      <w:pPr>
        <w:jc w:val="both"/>
        <w:rPr>
          <w:rFonts w:ascii="Times New Roman" w:hAnsi="Times New Roman" w:cs="Times New Roman"/>
        </w:rPr>
      </w:pPr>
    </w:p>
    <w:p w14:paraId="4DBF0F6B" w14:textId="5EC29C85" w:rsidR="00735F1D" w:rsidRPr="00AF47A8" w:rsidRDefault="004C412E" w:rsidP="004C412E">
      <w:pPr>
        <w:jc w:val="both"/>
        <w:rPr>
          <w:rFonts w:ascii="Times New Roman" w:hAnsi="Times New Roman" w:cs="Times New Roman"/>
        </w:rPr>
      </w:pPr>
      <w:r w:rsidRPr="00AF47A8">
        <w:rPr>
          <w:rFonts w:ascii="Times New Roman" w:hAnsi="Times New Roman" w:cs="Times New Roman"/>
        </w:rPr>
        <w:t>The availability of resources is not only indicated by the allocation of funding. The existence of promotional facilities and media is one form of support for nurses to optimize the implementation of health promotion and prevention. The nurse described the limitation of leaflet media as an obstacle for her to carry out promotive and preventive efforts</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111/j.1365-2702.2007.01640.x","ISBN":"0962-1067","ISSN":"09621067","PMID":"17518880","abstract":"Nurses' perceptions, understanding and experiences of health promotion Aim. This paper presents an account of nurses' perceptions and understanding of health promotion in an acute setting. Background. Health promotion is considered the remit of every nurse. To engage in health-promoting practice, however, nurses need to understand the term 'health\\npromotion' clearly. Method. A single qualitative embedded case study was used. Purposive sampling of eight nurses was employed. Initially, theses nurses were observed in practice and, following this, a semi-structured one-to-one interview was conducted with each observed nurse. Qualitative data analysis guided by work of Miles and Huberman was employed. Results. The data revealed one main theme: health-promoting nursing practice and this consisted of six categories and five subcategories. The findings indicated that\\nnurses struggled to describe their understanding of health promotion, their understanding was limited and the strategies described to conduct health promotion were narrow and focused on the individual. Their perceptions and descriptions of health promotion were more in keeping with the traditional health education approach. Overall health promotion was reported to occur infrequently, being added on if the\\nnurse had time. Factors relating to education, organizational and management issues were identified as key barriers prohibiting health-promoting nursing practice.\\nConclusions. Nurses must recognize that health promotion is a broad concept that does not exclusively focus on the individual or lifestyle factors. Nurses must be educated to recognize health-promoting opportunities in the acute setting, as well as how to plan for and conduct health promotion so that it becomes integral to practice. A review of the methods of organizing and delivering nursing care is also advocated. Relevance to clinical practice. Ward managers have an important role in supporting nurses, creating a culture for health promotion and sharing power in decisionmaking processes, so that nurses feel valued and empowered.\u0015\\n\u0017","author":[{"dropping-particle":"","family":"Casey","given":"Dympna","non-dropping-particle":"","parse-names":false,"suffix":""}],"container-title":"Journal of Clinical Nursing","id":"ITEM-1","issue":"6","issued":{"date-parts":[["2007"]]},"page":"1039-1049","title":"Nurses' perceptions, understanding and experiences of health promotion","type":"article-journal","volume":"16"},"uris":["http://www.mendeley.com/documents/?uuid=d60aa867-013d-4c7d-8825-3c2d22d9138a"]}],"mendeley":{"formattedCitation":"(6)","plainTextFormattedCitation":"(6)","previouslyFormattedCitation":"(6)"},"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6)</w:t>
      </w:r>
      <w:r w:rsidR="00650680" w:rsidRPr="00AF47A8">
        <w:rPr>
          <w:rFonts w:ascii="Times New Roman" w:hAnsi="Times New Roman" w:cs="Times New Roman"/>
        </w:rPr>
        <w:fldChar w:fldCharType="end"/>
      </w:r>
      <w:r w:rsidR="00650680" w:rsidRPr="00AF47A8">
        <w:rPr>
          <w:rFonts w:ascii="Times New Roman" w:hAnsi="Times New Roman" w:cs="Times New Roman"/>
        </w:rPr>
        <w:t xml:space="preserve">. </w:t>
      </w:r>
      <w:r w:rsidRPr="00AF47A8">
        <w:rPr>
          <w:rFonts w:ascii="Times New Roman" w:hAnsi="Times New Roman" w:cs="Times New Roman"/>
        </w:rPr>
        <w:t xml:space="preserve">Sometimes, nurses had to spend a lot of time preparing/looking for promotional media. It shows that health promotion media provides convenience for nurses in conveying health information. </w:t>
      </w:r>
      <w:r w:rsidR="00650680" w:rsidRPr="00AF47A8">
        <w:rPr>
          <w:rFonts w:ascii="Times New Roman" w:hAnsi="Times New Roman" w:cs="Times New Roman"/>
        </w:rPr>
        <w:t>I</w:t>
      </w:r>
      <w:r w:rsidRPr="00AF47A8">
        <w:rPr>
          <w:rFonts w:ascii="Times New Roman" w:hAnsi="Times New Roman" w:cs="Times New Roman"/>
        </w:rPr>
        <w:t>nformation guides and media leaflets are essential for preventive efforts</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650680" w:rsidRPr="00AF47A8">
        <w:rPr>
          <w:rFonts w:ascii="Times New Roman" w:hAnsi="Times New Roman" w:cs="Times New Roman"/>
        </w:rPr>
        <w:instrText>ADDIN CSL_CITATION {"citationItems":[{"id":"ITEM-1","itemData":{"DOI":"10.1016/j.explore.2016.12.001","ISBN":"1878-7541 (Electronic)\\r1550-8307 (Linking)","ISSN":"18787541","PMID":"28094228","abstract":"Objective Health Promotion Practice (HPP) has the objective to promote a healthier lifestyle and reduce the risk of disease. The aim of this study was to examine district nurses׳ experiences of working with health preventive actions among patients with risk factors for cardiovascular disease (CVD), and to identify facilitators and obstacles in HPP. Design/Setting The study was carried out with a qualitative approach where individual semistructured interviews were performed with a total of 12 district nurses in primary care. Data transcripts were analyzed with a manifest content analysis. Findings Five categories were identified. Firstly, informants regarded HPP as the core essence of their work. Secondly, counseling and coaching were reported as crucial elements in working with HPP. Thirdly, informants identified tools such as motivational interviewing (MI) to facilitate HPP. In the fourth category facilitators and barriers of HPP appeared, consisting of both positive and negative attitudes and presence as well as lack of organizational culture and structure. Finally, some informants were dissatisfied with HPP and viewed it as compulsory or as a burden, while others were satisfied and experienced it as a stimulating challenge. Conclusion This study identified that HPP is the core of the district nurses׳ work to promote a healthier lifestyle in individuals with CVD. Organizational structures and culture need to be improved in order to support district nurses to successfully work with HPP. To optimize health promotion and strengthen patients׳ self-care, it is recommended that HPP include holistic elements of care.","author":[{"dropping-particle":"","family":"Lundberg","given":"Kristina","non-dropping-particle":"","parse-names":false,"suffix":""},{"dropping-particle":"","family":"Jong","given":"Miek C.","non-dropping-particle":"","parse-names":false,"suffix":""},{"dropping-particle":"","family":"Kristiansen","given":"Lisbeth","non-dropping-particle":"","parse-names":false,"suffix":""},{"dropping-particle":"","family":"Jong","given":"Mats","non-dropping-particle":"","parse-names":false,"suffix":""}],"container-title":"Explore: The Journal of Science and Healing","id":"ITEM-1","issue":"2","issued":{"date-parts":[["2017"]]},"page":"108-115","publisher":"Elsevier","title":"Health Promotion in Practice—District Nurses׳ Experiences of Working with Health Promotion and Lifestyle Interventions Among Patients at Risk of Developing Cardiovascular Disease","type":"article-journal","volume":"13"},"uris":["http://www.mendeley.com/documents/?uuid=5b780b97-0046-416b-a3aa-33c23b0be032"]}],"mendeley":{"formattedCitation":"(22)","plainTextFormattedCitation":"(22)","previouslyFormattedCitation":"(22)"},"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22)</w:t>
      </w:r>
      <w:r w:rsidR="00650680" w:rsidRPr="00AF47A8">
        <w:rPr>
          <w:rFonts w:ascii="Times New Roman" w:hAnsi="Times New Roman" w:cs="Times New Roman"/>
        </w:rPr>
        <w:fldChar w:fldCharType="end"/>
      </w:r>
      <w:r w:rsidRPr="00AF47A8">
        <w:rPr>
          <w:rFonts w:ascii="Times New Roman" w:hAnsi="Times New Roman" w:cs="Times New Roman"/>
        </w:rPr>
        <w:t xml:space="preserve">. In particular, the two nurses in this study explained that the provision of promotional media also looked at its type and function. According to the nurse, it is essential to provide audio-visual promotional media because people tend to be interested in the content of the information displayed in digital media. </w:t>
      </w:r>
      <w:r w:rsidR="00650680" w:rsidRPr="00AF47A8">
        <w:rPr>
          <w:rFonts w:ascii="Times New Roman" w:hAnsi="Times New Roman" w:cs="Times New Roman"/>
        </w:rPr>
        <w:t>T</w:t>
      </w:r>
      <w:r w:rsidRPr="00AF47A8">
        <w:rPr>
          <w:rFonts w:ascii="Times New Roman" w:hAnsi="Times New Roman" w:cs="Times New Roman"/>
        </w:rPr>
        <w:t>he effectiveness of delivering health information through video media</w:t>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163D2C" w:rsidRPr="00AF47A8">
        <w:rPr>
          <w:rFonts w:ascii="Times New Roman" w:hAnsi="Times New Roman" w:cs="Times New Roman"/>
        </w:rPr>
        <w:instrText>ADDIN CSL_CITATION {"citationItems":[{"id":"ITEM-1","itemData":{"DOI":"10.1111/ene.12266","ISSN":"13515101","abstract":"Background and purpose: Recognizing stroke symptoms and acting quickly can reduce death and disability, but public awareness of stroke risk factors, symptoms and what to do about them is still limited. Stroke educational campaigns are used worldwide but there are few published evaluations of such campaigns. Methods: The literature from 1999 to 2012 on the effectiveness of stroke educational campaigns was reviewed and summarized with narrative synthesis. Web-based campaigns were also described. Three databases and one search engine were explored with two keywords (stroke campaign and stroke promotion). The reference lists of all included articles were also examined. Results: Twenty-two intervention studies and five web-based campaigns were included in the review. Most interventions proved partially effective, in terms of gender preference (women) or type of information retained or media preferred. Only one intervention proved ineffective. Mass media campaigns can be effective but require sustained funding, and their ability to target high-risk subgroups, whether aging, linguistic or socioeconomic, is unclear. Three community-based participatory stroke promotion interventions proved partially effective, but the small sample sizes might have underpowered the results. Web-based campaigns are efficient in reaching a large number of people but tend to attract a selected and self-selected population. Conclusions: Stroke educational campaigns have the potential to improve knowledge and awareness and change the behavior of a large number of people. Health promoters and investigators must adopt flexibility and participatory mentality to develop cost-effective interventions. Both community-based campaigns and E-tools should be integrated within a comprehensive multifaceted stroke promotion strategy to expand their reach. © 2013 EFNS.","author":[{"dropping-particle":"","family":"Rasura","given":"M.","non-dropping-particle":"","parse-names":false,"suffix":""},{"dropping-particle":"","family":"Baldereschi","given":"M.","non-dropping-particle":"","parse-names":false,"suffix":""},{"dropping-particle":"","family":"Carlo","given":"A.","non-dropping-particle":"Di","parse-names":false,"suffix":""},{"dropping-particle":"","family":"Lisi","given":"F.","non-dropping-particle":"Di","parse-names":false,"suffix":""},{"dropping-particle":"","family":"Patella","given":"R.","non-dropping-particle":"","parse-names":false,"suffix":""},{"dropping-particle":"","family":"Piccardi","given":"B.","non-dropping-particle":"","parse-names":false,"suffix":""},{"dropping-particle":"","family":"Polizzi","given":"B.","non-dropping-particle":"","parse-names":false,"suffix":""},{"dropping-particle":"","family":"Inzitari","given":"D.","non-dropping-particle":"","parse-names":false,"suffix":""}],"container-title":"European Journal of Neurology","id":"ITEM-1","issue":"1","issued":{"date-parts":[["2014"]]},"page":"11-20","title":"Effectiveness of public stroke educational interventions: A review","type":"article-journal","volume":"21"},"uris":["http://www.mendeley.com/documents/?uuid=08973c78-eb2a-4eac-84a1-553dd26a53a4"]}],"mendeley":{"formattedCitation":"(23)","manualFormatting":"(23","plainTextFormattedCitation":"(23)","previouslyFormattedCitation":"(23)"},"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23</w:t>
      </w:r>
      <w:r w:rsidR="00650680" w:rsidRPr="00AF47A8">
        <w:rPr>
          <w:rFonts w:ascii="Times New Roman" w:hAnsi="Times New Roman" w:cs="Times New Roman"/>
        </w:rPr>
        <w:fldChar w:fldCharType="end"/>
      </w:r>
      <w:r w:rsidR="00650680" w:rsidRPr="00AF47A8">
        <w:rPr>
          <w:rFonts w:ascii="Times New Roman" w:hAnsi="Times New Roman" w:cs="Times New Roman"/>
        </w:rPr>
        <w:t xml:space="preserve">, </w:t>
      </w:r>
      <w:r w:rsidR="00650680" w:rsidRPr="00AF47A8">
        <w:rPr>
          <w:rFonts w:ascii="Times New Roman" w:hAnsi="Times New Roman" w:cs="Times New Roman"/>
        </w:rPr>
        <w:fldChar w:fldCharType="begin" w:fldLock="1"/>
      </w:r>
      <w:r w:rsidR="00163D2C" w:rsidRPr="00AF47A8">
        <w:rPr>
          <w:rFonts w:ascii="Times New Roman" w:hAnsi="Times New Roman" w:cs="Times New Roman"/>
        </w:rPr>
        <w:instrText>ADDIN CSL_CITATION {"citationItems":[{"id":"ITEM-1","itemData":{"DOI":"10.1590/S0104-07072013000100019","ISSN":"01040707","abstract":"Este estudo objetivou identificar a perspectiva dos enfermeiros quanto à educação em saúde e averiguar como esta é concebida, planejada, executada e avaliada na Estratégia Saúde da Família. Trata-se de um estudo descritivo-exploratório, com abordagem qualitativa. Os dados foram coletados junto a 20 enfermeiros no âmbito da 10ª Regional de Saúde do Paraná, por meio de entrevistas semiestruturadas, em abril de 2010, e submetidos à análise de conteúdo. Os resultados mostram que os enfermeiros, ao desenvolverem educação em saúde, se deparam com diversos entraves que são atribuídos, especialmente, a ausência de sistematização e de tendências pedagógicas educativas desde a formação acadêmica. Conclui-se que, mesmo diante destes obstáculos, os enfermeiros precisam ser estimulados a buscar conhecimentos sobre estratégias de planejamento, execução e avaliação das ações educativas, além de desenvolvê-las no intuito de melhorar as condições de vida e promover a saúde da população no âmbito da Estratégia Saúde da Família. DESCRITORES: Educação em saúde. Saúde da família. Enfermagem em saúde pública. Atenção primária à saúde. Papel do profissional de enfermagem.","author":[{"dropping-particle":"","family":"Roecker","given":"Simone","non-dropping-particle":"","parse-names":false,"suffix":""},{"dropping-particle":"","family":"Fátima Polo de Almeida Nunes","given":"Elisabete","non-dropping-particle":"de","parse-names":false,"suffix":""},{"dropping-particle":"","family":"Marcon","given":"Sonia Silva","non-dropping-particle":"","parse-names":false,"suffix":""}],"container-title":"Texto e Contexto Enfermagem","id":"ITEM-1","issue":"1","issued":{"date-parts":[["2013"]]},"page":"157-165","title":"The Educational Work of Nurses in The Family Health Strategy","type":"article-journal","volume":"22"},"uris":["http://www.mendeley.com/documents/?uuid=b3959fed-1b9a-4b55-a076-82a9b6801f16"]}],"mendeley":{"formattedCitation":"(24)","manualFormatting":"24)","plainTextFormattedCitation":"(24)","previouslyFormattedCitation":"(24)"},"properties":{"noteIndex":0},"schema":"https://github.com/citation-style-language/schema/raw/master/csl-citation.json"}</w:instrText>
      </w:r>
      <w:r w:rsidR="00650680" w:rsidRPr="00AF47A8">
        <w:rPr>
          <w:rFonts w:ascii="Times New Roman" w:hAnsi="Times New Roman" w:cs="Times New Roman"/>
        </w:rPr>
        <w:fldChar w:fldCharType="separate"/>
      </w:r>
      <w:r w:rsidR="00650680" w:rsidRPr="00AF47A8">
        <w:rPr>
          <w:rFonts w:ascii="Times New Roman" w:hAnsi="Times New Roman" w:cs="Times New Roman"/>
          <w:noProof/>
        </w:rPr>
        <w:t>24)</w:t>
      </w:r>
      <w:r w:rsidR="00650680" w:rsidRPr="00AF47A8">
        <w:rPr>
          <w:rFonts w:ascii="Times New Roman" w:hAnsi="Times New Roman" w:cs="Times New Roman"/>
        </w:rPr>
        <w:fldChar w:fldCharType="end"/>
      </w:r>
      <w:r w:rsidRPr="00AF47A8">
        <w:rPr>
          <w:rFonts w:ascii="Times New Roman" w:hAnsi="Times New Roman" w:cs="Times New Roman"/>
        </w:rPr>
        <w:t>. This condition shows that audio-visual promotion media is more effective in inviting the public to participate in promotive and preventive activities.</w:t>
      </w:r>
    </w:p>
    <w:p w14:paraId="620B9EF5" w14:textId="72DE0CA5" w:rsidR="00621916" w:rsidRPr="00AF47A8" w:rsidRDefault="00621916" w:rsidP="004C412E">
      <w:pPr>
        <w:jc w:val="both"/>
        <w:rPr>
          <w:rFonts w:ascii="Times New Roman" w:hAnsi="Times New Roman" w:cs="Times New Roman"/>
        </w:rPr>
      </w:pPr>
    </w:p>
    <w:p w14:paraId="1BFC44E3" w14:textId="5C8C91CA" w:rsidR="00621916" w:rsidRPr="00AF47A8" w:rsidRDefault="00621916" w:rsidP="00621916">
      <w:pPr>
        <w:jc w:val="both"/>
        <w:rPr>
          <w:rFonts w:ascii="Times New Roman" w:hAnsi="Times New Roman" w:cs="Times New Roman"/>
        </w:rPr>
      </w:pPr>
      <w:r w:rsidRPr="00AF47A8">
        <w:rPr>
          <w:rFonts w:ascii="Times New Roman" w:hAnsi="Times New Roman" w:cs="Times New Roman"/>
        </w:rPr>
        <w:t xml:space="preserve">Nurses need training support to increase knowledge capacity, especially in the </w:t>
      </w:r>
      <w:r w:rsidR="00242050" w:rsidRPr="00AF47A8">
        <w:rPr>
          <w:rFonts w:ascii="Times New Roman" w:hAnsi="Times New Roman" w:cs="Times New Roman"/>
        </w:rPr>
        <w:t>NCD</w:t>
      </w:r>
      <w:r w:rsidRPr="00AF47A8">
        <w:rPr>
          <w:rFonts w:ascii="Times New Roman" w:hAnsi="Times New Roman" w:cs="Times New Roman"/>
        </w:rPr>
        <w:t xml:space="preserve"> field. </w:t>
      </w:r>
      <w:r w:rsidR="00163D2C" w:rsidRPr="00AF47A8">
        <w:rPr>
          <w:rFonts w:ascii="Times New Roman" w:hAnsi="Times New Roman" w:cs="Times New Roman"/>
        </w:rPr>
        <w:t>N</w:t>
      </w:r>
      <w:r w:rsidRPr="00AF47A8">
        <w:rPr>
          <w:rFonts w:ascii="Times New Roman" w:hAnsi="Times New Roman" w:cs="Times New Roman"/>
        </w:rPr>
        <w:t>urses need more training to facilitate the implementation of health promotion</w:t>
      </w:r>
      <w:r w:rsidR="00163D2C" w:rsidRPr="00AF47A8">
        <w:rPr>
          <w:rFonts w:ascii="Times New Roman" w:hAnsi="Times New Roman" w:cs="Times New Roman"/>
        </w:rPr>
        <w:t xml:space="preserve"> </w:t>
      </w:r>
      <w:r w:rsidR="00163D2C" w:rsidRPr="00AF47A8">
        <w:rPr>
          <w:rFonts w:ascii="Times New Roman" w:hAnsi="Times New Roman" w:cs="Times New Roman"/>
        </w:rPr>
        <w:fldChar w:fldCharType="begin" w:fldLock="1"/>
      </w:r>
      <w:r w:rsidR="00163D2C" w:rsidRPr="00AF47A8">
        <w:rPr>
          <w:rFonts w:ascii="Times New Roman" w:hAnsi="Times New Roman" w:cs="Times New Roman"/>
        </w:rPr>
        <w:instrText>ADDIN CSL_CITATION {"citationItems":[{"id":"ITEM-1","itemData":{"DOI":"10.1177/1757975918763142","ISBN":"1757975918","ISSN":"17579767","abstract":"This is a descriptive-exploratory study using a qualitative approach, conducted in ten municipalities in southern Brazil. Data were obtained by talking to 21 nurses from February to November 2012, through semi-structured interviews using questions to probe their health promotion practices. Data were analyzed through thematic analysis focused on health promotion concepts. We identified four themes about health promotion practices of family health nurses in Brazil: a) training of nurses for health promotion practice was weak; b) nurses formed health promotion groups around diseases and life stages; c) nurses formed groups to meet community needs; and d) nurses used health promotion techniques in group work. These family health nurses were somewhat aware of the importance of health promotion, and how to assist the population against various ailments using some health promotion strategies. The main weaknesses were the lack of understanding about health promotion concepts, and the difficulty of understanding t...","author":[{"dropping-particle":"","family":"Heidemann","given":"Ivonete Teresinha Schulter Buss","non-dropping-particle":"","parse-names":false,"suffix":""},{"dropping-particle":"","family":"Alonso da Costa","given":"Maria Fernanda Baeta Neves","non-dropping-particle":"","parse-names":false,"suffix":""},{"dropping-particle":"","family":"Hermida","given":"Patrícia Madalena Vieira","non-dropping-particle":"","parse-names":false,"suffix":""},{"dropping-particle":"","family":"Marçal","given":"Cláudia Cossentino Bruck","non-dropping-particle":"","parse-names":false,"suffix":""},{"dropping-particle":"","family":"Antonini","given":"Fabiano Oliveira","non-dropping-particle":"","parse-names":false,"suffix":""},{"dropping-particle":"","family":"Cypriano","given":"Camilla Costa","non-dropping-particle":"","parse-names":false,"suffix":""}],"container-title":"Global Health Promotion","id":"ITEM-1","issue":"1","issued":{"date-parts":[["2019"]]},"page":"25-32","title":"Health promotion practices in primary care groups","type":"article-journal","volume":"26"},"uris":["http://www.mendeley.com/documents/?uuid=38a354a7-1a7c-4880-863e-c614ba90282e"]}],"mendeley":{"formattedCitation":"(25)","plainTextFormattedCitation":"(25)","previouslyFormattedCitation":"(25)"},"properties":{"noteIndex":0},"schema":"https://github.com/citation-style-language/schema/raw/master/csl-citation.json"}</w:instrText>
      </w:r>
      <w:r w:rsidR="00163D2C" w:rsidRPr="00AF47A8">
        <w:rPr>
          <w:rFonts w:ascii="Times New Roman" w:hAnsi="Times New Roman" w:cs="Times New Roman"/>
        </w:rPr>
        <w:fldChar w:fldCharType="separate"/>
      </w:r>
      <w:r w:rsidR="00163D2C" w:rsidRPr="00AF47A8">
        <w:rPr>
          <w:rFonts w:ascii="Times New Roman" w:hAnsi="Times New Roman" w:cs="Times New Roman"/>
          <w:noProof/>
        </w:rPr>
        <w:t>(25)</w:t>
      </w:r>
      <w:r w:rsidR="00163D2C" w:rsidRPr="00AF47A8">
        <w:rPr>
          <w:rFonts w:ascii="Times New Roman" w:hAnsi="Times New Roman" w:cs="Times New Roman"/>
        </w:rPr>
        <w:fldChar w:fldCharType="end"/>
      </w:r>
      <w:r w:rsidRPr="00AF47A8">
        <w:rPr>
          <w:rFonts w:ascii="Times New Roman" w:hAnsi="Times New Roman" w:cs="Times New Roman"/>
        </w:rPr>
        <w:t xml:space="preserve">. In this study, nurses explained the training needed to support the implementation of health promotion and prevention of </w:t>
      </w:r>
      <w:r w:rsidR="00242050" w:rsidRPr="00AF47A8">
        <w:rPr>
          <w:rFonts w:ascii="Times New Roman" w:hAnsi="Times New Roman" w:cs="Times New Roman"/>
        </w:rPr>
        <w:t>NCD</w:t>
      </w:r>
      <w:r w:rsidRPr="00AF47A8">
        <w:rPr>
          <w:rFonts w:ascii="Times New Roman" w:hAnsi="Times New Roman" w:cs="Times New Roman"/>
        </w:rPr>
        <w:t xml:space="preserve">, which is related to the assessment and treatment of </w:t>
      </w:r>
      <w:r w:rsidR="00242050" w:rsidRPr="00AF47A8">
        <w:rPr>
          <w:rFonts w:ascii="Times New Roman" w:hAnsi="Times New Roman" w:cs="Times New Roman"/>
        </w:rPr>
        <w:t>NCD</w:t>
      </w:r>
      <w:r w:rsidRPr="00AF47A8">
        <w:rPr>
          <w:rFonts w:ascii="Times New Roman" w:hAnsi="Times New Roman" w:cs="Times New Roman"/>
        </w:rPr>
        <w:t xml:space="preserve">. </w:t>
      </w:r>
      <w:r w:rsidR="00163D2C" w:rsidRPr="00AF47A8">
        <w:rPr>
          <w:rFonts w:ascii="Times New Roman" w:hAnsi="Times New Roman" w:cs="Times New Roman"/>
        </w:rPr>
        <w:t>T</w:t>
      </w:r>
      <w:r w:rsidRPr="00AF47A8">
        <w:rPr>
          <w:rFonts w:ascii="Times New Roman" w:hAnsi="Times New Roman" w:cs="Times New Roman"/>
        </w:rPr>
        <w:t>raining on strategic disease prevention assessments should be carried out on an ongoing basis for nurses, such as pap smear examinations and breast examinations</w:t>
      </w:r>
      <w:r w:rsidR="00163D2C" w:rsidRPr="00AF47A8">
        <w:rPr>
          <w:rFonts w:ascii="Times New Roman" w:hAnsi="Times New Roman" w:cs="Times New Roman"/>
        </w:rPr>
        <w:t xml:space="preserve"> </w:t>
      </w:r>
      <w:r w:rsidR="00163D2C" w:rsidRPr="00AF47A8">
        <w:rPr>
          <w:rFonts w:ascii="Times New Roman" w:hAnsi="Times New Roman" w:cs="Times New Roman"/>
        </w:rPr>
        <w:fldChar w:fldCharType="begin" w:fldLock="1"/>
      </w:r>
      <w:r w:rsidR="00163D2C" w:rsidRPr="00AF47A8">
        <w:rPr>
          <w:rFonts w:ascii="Times New Roman" w:hAnsi="Times New Roman" w:cs="Times New Roman"/>
        </w:rPr>
        <w:instrText>ADDIN CSL_CITATION {"citationItems":[{"id":"ITEM-1","itemData":{"DOI":"10.1016/j.colegn.2012.09.001","ISSN":"13227696","PMID":"24596990","abstract":"The pressures brought about by the increasing prevalence of poor health among some population groups as well as the rise in prevalence of chronic and complex conditions requires a nursing workforce skilled in health promotion. Primary care nurses have increasingly important roles in general practice settings but there is little exploration of the nature or extent of their health promotion work.This paper reports on a survey that investigated primary care nurses' perceptions of their current and potential roles in health promotion in general practice settings. The survey respondents were primary care nurses in general practice. 78 nurses responded to advertisements seeking participation, and 58 surveys were completed and returned. Data were analyzed through a framework of downstream-upstream health promotion actions. We found that the health promotion practices of primary care nurses were most commonly in the downstream realm of disease prevention and health education but nurses aspired to take on roles in more upstream work of partnerships and collaboration. Nurses' opportunities are undoubtedly constrained by both the general practice setting and their educational preparation. However, nurses were very positive about the opportunities that their role and position offered for expansion of their health promotion work. © 2012.","author":[{"dropping-particle":"","family":"Keleher","given":"","non-dropping-particle":"","parse-names":false,"suffix":""},{"dropping-particle":"","family":"Parker","given":"","non-dropping-particle":"","parse-names":false,"suffix":""}],"container-title":"Collegian","id":"ITEM-1","issue":"4","issued":{"date-parts":[["2013"]]},"page":"215-221","title":"Health promotion by primary care nurses in Australian general practice","type":"article-journal","volume":"20"},"uris":["http://www.mendeley.com/documents/?uuid=b7b99d90-7da0-4944-8798-96bd4ff31443"]}],"mendeley":{"formattedCitation":"(5)","plainTextFormattedCitation":"(5)","previouslyFormattedCitation":"(5)"},"properties":{"noteIndex":0},"schema":"https://github.com/citation-style-language/schema/raw/master/csl-citation.json"}</w:instrText>
      </w:r>
      <w:r w:rsidR="00163D2C" w:rsidRPr="00AF47A8">
        <w:rPr>
          <w:rFonts w:ascii="Times New Roman" w:hAnsi="Times New Roman" w:cs="Times New Roman"/>
        </w:rPr>
        <w:fldChar w:fldCharType="separate"/>
      </w:r>
      <w:r w:rsidR="00163D2C" w:rsidRPr="00AF47A8">
        <w:rPr>
          <w:rFonts w:ascii="Times New Roman" w:hAnsi="Times New Roman" w:cs="Times New Roman"/>
          <w:noProof/>
        </w:rPr>
        <w:t>(5)</w:t>
      </w:r>
      <w:r w:rsidR="00163D2C" w:rsidRPr="00AF47A8">
        <w:rPr>
          <w:rFonts w:ascii="Times New Roman" w:hAnsi="Times New Roman" w:cs="Times New Roman"/>
        </w:rPr>
        <w:fldChar w:fldCharType="end"/>
      </w:r>
      <w:r w:rsidRPr="00AF47A8">
        <w:rPr>
          <w:rFonts w:ascii="Times New Roman" w:hAnsi="Times New Roman" w:cs="Times New Roman"/>
        </w:rPr>
        <w:t>. Another essential training material given to nurses relates to effective building health communication</w:t>
      </w:r>
      <w:r w:rsidR="00163D2C" w:rsidRPr="00AF47A8">
        <w:rPr>
          <w:rFonts w:ascii="Times New Roman" w:hAnsi="Times New Roman" w:cs="Times New Roman"/>
        </w:rPr>
        <w:t xml:space="preserve"> </w:t>
      </w:r>
      <w:r w:rsidR="00163D2C" w:rsidRPr="00AF47A8">
        <w:rPr>
          <w:rFonts w:ascii="Times New Roman" w:hAnsi="Times New Roman" w:cs="Times New Roman"/>
        </w:rPr>
        <w:fldChar w:fldCharType="begin" w:fldLock="1"/>
      </w:r>
      <w:r w:rsidR="00163D2C" w:rsidRPr="00AF47A8">
        <w:rPr>
          <w:rFonts w:ascii="Times New Roman" w:hAnsi="Times New Roman" w:cs="Times New Roman"/>
        </w:rPr>
        <w:instrText>ADDIN CSL_CITATION {"citationItems":[{"id":"ITEM-1","itemData":{"DOI":"10.1016/j.explore.2016.12.001","ISBN":"1878-7541 (Electronic)\\r1550-8307 (Linking)","ISSN":"18787541","PMID":"28094228","abstract":"Objective Health Promotion Practice (HPP) has the objective to promote a healthier lifestyle and reduce the risk of disease. The aim of this study was to examine district nurses׳ experiences of working with health preventive actions among patients with risk factors for cardiovascular disease (CVD), and to identify facilitators and obstacles in HPP. Design/Setting The study was carried out with a qualitative approach where individual semistructured interviews were performed with a total of 12 district nurses in primary care. Data transcripts were analyzed with a manifest content analysis. Findings Five categories were identified. Firstly, informants regarded HPP as the core essence of their work. Secondly, counseling and coaching were reported as crucial elements in working with HPP. Thirdly, informants identified tools such as motivational interviewing (MI) to facilitate HPP. In the fourth category facilitators and barriers of HPP appeared, consisting of both positive and negative attitudes and presence as well as lack of organizational culture and structure. Finally, some informants were dissatisfied with HPP and viewed it as compulsory or as a burden, while others were satisfied and experienced it as a stimulating challenge. Conclusion This study identified that HPP is the core of the district nurses׳ work to promote a healthier lifestyle in individuals with CVD. Organizational structures and culture need to be improved in order to support district nurses to successfully work with HPP. To optimize health promotion and strengthen patients׳ self-care, it is recommended that HPP include holistic elements of care.","author":[{"dropping-particle":"","family":"Lundberg","given":"Kristina","non-dropping-particle":"","parse-names":false,"suffix":""},{"dropping-particle":"","family":"Jong","given":"Miek C.","non-dropping-particle":"","parse-names":false,"suffix":""},{"dropping-particle":"","family":"Kristiansen","given":"Lisbeth","non-dropping-particle":"","parse-names":false,"suffix":""},{"dropping-particle":"","family":"Jong","given":"Mats","non-dropping-particle":"","parse-names":false,"suffix":""}],"container-title":"Explore: The Journal of Science and Healing","id":"ITEM-1","issue":"2","issued":{"date-parts":[["2017"]]},"page":"108-115","publisher":"Elsevier","title":"Health Promotion in Practice—District Nurses׳ Experiences of Working with Health Promotion and Lifestyle Interventions Among Patients at Risk of Developing Cardiovascular Disease","type":"article-journal","volume":"13"},"uris":["http://www.mendeley.com/documents/?uuid=5b780b97-0046-416b-a3aa-33c23b0be032"]}],"mendeley":{"formattedCitation":"(22)","plainTextFormattedCitation":"(22)","previouslyFormattedCitation":"(22)"},"properties":{"noteIndex":0},"schema":"https://github.com/citation-style-language/schema/raw/master/csl-citation.json"}</w:instrText>
      </w:r>
      <w:r w:rsidR="00163D2C" w:rsidRPr="00AF47A8">
        <w:rPr>
          <w:rFonts w:ascii="Times New Roman" w:hAnsi="Times New Roman" w:cs="Times New Roman"/>
        </w:rPr>
        <w:fldChar w:fldCharType="separate"/>
      </w:r>
      <w:r w:rsidR="00163D2C" w:rsidRPr="00AF47A8">
        <w:rPr>
          <w:rFonts w:ascii="Times New Roman" w:hAnsi="Times New Roman" w:cs="Times New Roman"/>
          <w:noProof/>
        </w:rPr>
        <w:t>(22)</w:t>
      </w:r>
      <w:r w:rsidR="00163D2C" w:rsidRPr="00AF47A8">
        <w:rPr>
          <w:rFonts w:ascii="Times New Roman" w:hAnsi="Times New Roman" w:cs="Times New Roman"/>
        </w:rPr>
        <w:fldChar w:fldCharType="end"/>
      </w:r>
      <w:r w:rsidRPr="00AF47A8">
        <w:rPr>
          <w:rFonts w:ascii="Times New Roman" w:hAnsi="Times New Roman" w:cs="Times New Roman"/>
          <w:b/>
          <w:bCs/>
        </w:rPr>
        <w:t>.</w:t>
      </w:r>
      <w:r w:rsidRPr="00AF47A8">
        <w:rPr>
          <w:rFonts w:ascii="Times New Roman" w:hAnsi="Times New Roman" w:cs="Times New Roman"/>
        </w:rPr>
        <w:t xml:space="preserve"> One nurse in this study also conveyed that they needed excellent service training and therapeutic communication. Health promotion training is held to provide safety to patients because a good conversation begins with a discussion about health promotion</w:t>
      </w:r>
      <w:r w:rsidR="00163D2C" w:rsidRPr="00AF47A8">
        <w:rPr>
          <w:rFonts w:ascii="Times New Roman" w:hAnsi="Times New Roman" w:cs="Times New Roman"/>
        </w:rPr>
        <w:t xml:space="preserve"> </w:t>
      </w:r>
      <w:r w:rsidR="00163D2C" w:rsidRPr="00AF47A8">
        <w:rPr>
          <w:rFonts w:ascii="Times New Roman" w:hAnsi="Times New Roman" w:cs="Times New Roman"/>
        </w:rPr>
        <w:fldChar w:fldCharType="begin" w:fldLock="1"/>
      </w:r>
      <w:r w:rsidR="00414D9C"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plainTextFormattedCitation":"(11)","previouslyFormattedCitation":"(11)"},"properties":{"noteIndex":0},"schema":"https://github.com/citation-style-language/schema/raw/master/csl-citation.json"}</w:instrText>
      </w:r>
      <w:r w:rsidR="00163D2C" w:rsidRPr="00AF47A8">
        <w:rPr>
          <w:rFonts w:ascii="Times New Roman" w:hAnsi="Times New Roman" w:cs="Times New Roman"/>
        </w:rPr>
        <w:fldChar w:fldCharType="separate"/>
      </w:r>
      <w:r w:rsidR="00163D2C" w:rsidRPr="00AF47A8">
        <w:rPr>
          <w:rFonts w:ascii="Times New Roman" w:hAnsi="Times New Roman" w:cs="Times New Roman"/>
          <w:noProof/>
        </w:rPr>
        <w:t>(11)</w:t>
      </w:r>
      <w:r w:rsidR="00163D2C" w:rsidRPr="00AF47A8">
        <w:rPr>
          <w:rFonts w:ascii="Times New Roman" w:hAnsi="Times New Roman" w:cs="Times New Roman"/>
        </w:rPr>
        <w:fldChar w:fldCharType="end"/>
      </w:r>
      <w:r w:rsidR="00163D2C" w:rsidRPr="00AF47A8">
        <w:rPr>
          <w:rFonts w:ascii="Times New Roman" w:hAnsi="Times New Roman" w:cs="Times New Roman"/>
        </w:rPr>
        <w:t>.</w:t>
      </w:r>
    </w:p>
    <w:p w14:paraId="37EB78FB" w14:textId="77777777" w:rsidR="00621916" w:rsidRPr="00AF47A8" w:rsidRDefault="00621916" w:rsidP="00621916">
      <w:pPr>
        <w:jc w:val="both"/>
        <w:rPr>
          <w:rFonts w:ascii="Times New Roman" w:hAnsi="Times New Roman" w:cs="Times New Roman"/>
        </w:rPr>
      </w:pPr>
    </w:p>
    <w:p w14:paraId="3E083313" w14:textId="0FE7C7A9" w:rsidR="00621916" w:rsidRPr="00AF47A8" w:rsidRDefault="00621916" w:rsidP="00621916">
      <w:pPr>
        <w:jc w:val="both"/>
        <w:rPr>
          <w:rFonts w:ascii="Times New Roman" w:hAnsi="Times New Roman" w:cs="Times New Roman"/>
          <w:b/>
          <w:bCs/>
        </w:rPr>
      </w:pPr>
      <w:r w:rsidRPr="00AF47A8">
        <w:rPr>
          <w:rFonts w:ascii="Times New Roman" w:hAnsi="Times New Roman" w:cs="Times New Roman"/>
          <w:b/>
          <w:bCs/>
        </w:rPr>
        <w:t>[Theme 5] High Commitment Support</w:t>
      </w:r>
    </w:p>
    <w:p w14:paraId="4B980882" w14:textId="6690472F" w:rsidR="00621916" w:rsidRPr="00AF47A8" w:rsidRDefault="00621916" w:rsidP="00621916">
      <w:pPr>
        <w:jc w:val="both"/>
        <w:rPr>
          <w:rFonts w:ascii="Times New Roman" w:hAnsi="Times New Roman" w:cs="Times New Roman"/>
          <w:b/>
          <w:bCs/>
        </w:rPr>
      </w:pPr>
      <w:r w:rsidRPr="00AF47A8">
        <w:rPr>
          <w:rFonts w:ascii="Times New Roman" w:hAnsi="Times New Roman" w:cs="Times New Roman"/>
        </w:rPr>
        <w:t>Patients with chronic diseases are vulnerable populations who need care from the community and government nurses</w:t>
      </w:r>
      <w:r w:rsidR="00414D9C" w:rsidRPr="00AF47A8">
        <w:rPr>
          <w:rFonts w:ascii="Times New Roman" w:hAnsi="Times New Roman" w:cs="Times New Roman"/>
        </w:rPr>
        <w:t xml:space="preserve"> </w:t>
      </w:r>
      <w:r w:rsidR="00414D9C" w:rsidRPr="00AF47A8">
        <w:rPr>
          <w:rFonts w:ascii="Times New Roman" w:hAnsi="Times New Roman" w:cs="Times New Roman"/>
        </w:rPr>
        <w:fldChar w:fldCharType="begin" w:fldLock="1"/>
      </w:r>
      <w:r w:rsidR="00414D9C" w:rsidRPr="00AF47A8">
        <w:rPr>
          <w:rFonts w:ascii="Times New Roman" w:hAnsi="Times New Roman" w:cs="Times New Roman"/>
        </w:rPr>
        <w:instrText>ADDIN CSL_CITATION {"citationItems":[{"id":"ITEM-1","itemData":{"ISBN":"9781496330178 149633017X","author":[{"dropping-particle":"","family":"Allender","given":"Judith Ann","non-dropping-particle":"","parse-names":false,"suffix":""},{"dropping-particle":"","family":"Rector","given":"Cherie","non-dropping-particle":"","parse-names":false,"suffix":""},{"dropping-particle":"","family":"Kristine D. Warner","given":"","non-dropping-particle":"","parse-names":false,"suffix":""}],"id":"ITEM-1","issued":{"date-parts":[["2015"]]},"language":"English","publisher":"Lippincott Williams &amp; Wilkins","title":"Community &amp; Public Health Nursing: Essentials of Nursing Research, 8th Ed. Handbook Promoting the Public's Health.","type":"book"},"uris":["http://www.mendeley.com/documents/?uuid=4277592f-5a15-4b37-bd1a-643996730531"]}],"mendeley":{"formattedCitation":"(12)","plainTextFormattedCitation":"(12)","previouslyFormattedCitation":"(12)"},"properties":{"noteIndex":0},"schema":"https://github.com/citation-style-language/schema/raw/master/csl-citation.json"}</w:instrText>
      </w:r>
      <w:r w:rsidR="00414D9C" w:rsidRPr="00AF47A8">
        <w:rPr>
          <w:rFonts w:ascii="Times New Roman" w:hAnsi="Times New Roman" w:cs="Times New Roman"/>
        </w:rPr>
        <w:fldChar w:fldCharType="separate"/>
      </w:r>
      <w:r w:rsidR="00414D9C" w:rsidRPr="00AF47A8">
        <w:rPr>
          <w:rFonts w:ascii="Times New Roman" w:hAnsi="Times New Roman" w:cs="Times New Roman"/>
          <w:noProof/>
        </w:rPr>
        <w:t>(12)</w:t>
      </w:r>
      <w:r w:rsidR="00414D9C" w:rsidRPr="00AF47A8">
        <w:rPr>
          <w:rFonts w:ascii="Times New Roman" w:hAnsi="Times New Roman" w:cs="Times New Roman"/>
        </w:rPr>
        <w:fldChar w:fldCharType="end"/>
      </w:r>
      <w:r w:rsidR="00414D9C" w:rsidRPr="00AF47A8">
        <w:rPr>
          <w:rFonts w:ascii="Times New Roman" w:hAnsi="Times New Roman" w:cs="Times New Roman"/>
        </w:rPr>
        <w:t xml:space="preserve">. </w:t>
      </w:r>
      <w:r w:rsidRPr="00AF47A8">
        <w:rPr>
          <w:rFonts w:ascii="Times New Roman" w:hAnsi="Times New Roman" w:cs="Times New Roman"/>
        </w:rPr>
        <w:t xml:space="preserve">It shows the importance of cooperation between nurses and the government to make the care provided more effective and efficient. Stakeholder support needed is from internal health </w:t>
      </w:r>
      <w:proofErr w:type="spellStart"/>
      <w:r w:rsidRPr="00AF47A8">
        <w:rPr>
          <w:rFonts w:ascii="Times New Roman" w:hAnsi="Times New Roman" w:cs="Times New Roman"/>
        </w:rPr>
        <w:t>centers</w:t>
      </w:r>
      <w:proofErr w:type="spellEnd"/>
      <w:r w:rsidRPr="00AF47A8">
        <w:rPr>
          <w:rFonts w:ascii="Times New Roman" w:hAnsi="Times New Roman" w:cs="Times New Roman"/>
        </w:rPr>
        <w:t xml:space="preserve"> and commitment support from regional government officials around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One form of support needed by nurses in this study is the participation of stakeholders in crafting public health policy regulations, such as the formation of KTR policy rules. </w:t>
      </w:r>
      <w:r w:rsidR="00414D9C" w:rsidRPr="00AF47A8">
        <w:rPr>
          <w:rFonts w:ascii="Times New Roman" w:hAnsi="Times New Roman" w:cs="Times New Roman"/>
        </w:rPr>
        <w:t>T</w:t>
      </w:r>
      <w:r w:rsidRPr="00AF47A8">
        <w:rPr>
          <w:rFonts w:ascii="Times New Roman" w:hAnsi="Times New Roman" w:cs="Times New Roman"/>
        </w:rPr>
        <w:t>here is often no government commitment from the agreements that have been made</w:t>
      </w:r>
      <w:r w:rsidR="00414D9C" w:rsidRPr="00AF47A8">
        <w:rPr>
          <w:rFonts w:ascii="Times New Roman" w:hAnsi="Times New Roman" w:cs="Times New Roman"/>
        </w:rPr>
        <w:t xml:space="preserve"> </w:t>
      </w:r>
      <w:r w:rsidR="00414D9C" w:rsidRPr="00AF47A8">
        <w:rPr>
          <w:rFonts w:ascii="Times New Roman" w:hAnsi="Times New Roman" w:cs="Times New Roman"/>
        </w:rPr>
        <w:fldChar w:fldCharType="begin" w:fldLock="1"/>
      </w:r>
      <w:r w:rsidR="00414D9C" w:rsidRPr="00AF47A8">
        <w:rPr>
          <w:rFonts w:ascii="Times New Roman" w:hAnsi="Times New Roman" w:cs="Times New Roman"/>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plainTextFormattedCitation":"(16)","previouslyFormattedCitation":"(16)"},"properties":{"noteIndex":0},"schema":"https://github.com/citation-style-language/schema/raw/master/csl-citation.json"}</w:instrText>
      </w:r>
      <w:r w:rsidR="00414D9C" w:rsidRPr="00AF47A8">
        <w:rPr>
          <w:rFonts w:ascii="Times New Roman" w:hAnsi="Times New Roman" w:cs="Times New Roman"/>
        </w:rPr>
        <w:fldChar w:fldCharType="separate"/>
      </w:r>
      <w:r w:rsidR="00414D9C" w:rsidRPr="00AF47A8">
        <w:rPr>
          <w:rFonts w:ascii="Times New Roman" w:hAnsi="Times New Roman" w:cs="Times New Roman"/>
          <w:noProof/>
        </w:rPr>
        <w:t>(16)</w:t>
      </w:r>
      <w:r w:rsidR="00414D9C" w:rsidRPr="00AF47A8">
        <w:rPr>
          <w:rFonts w:ascii="Times New Roman" w:hAnsi="Times New Roman" w:cs="Times New Roman"/>
        </w:rPr>
        <w:fldChar w:fldCharType="end"/>
      </w:r>
      <w:r w:rsidRPr="00AF47A8">
        <w:rPr>
          <w:rFonts w:ascii="Times New Roman" w:hAnsi="Times New Roman" w:cs="Times New Roman"/>
        </w:rPr>
        <w:t xml:space="preserve">. As a result, this becomes an obstacle. In addition to making agreements with stakeholders, their high commitment is part of the support needed by nurses. </w:t>
      </w:r>
      <w:r w:rsidR="00414D9C" w:rsidRPr="00AF47A8">
        <w:rPr>
          <w:rFonts w:ascii="Times New Roman" w:hAnsi="Times New Roman" w:cs="Times New Roman"/>
        </w:rPr>
        <w:t>T</w:t>
      </w:r>
      <w:r w:rsidRPr="00AF47A8">
        <w:rPr>
          <w:rFonts w:ascii="Times New Roman" w:hAnsi="Times New Roman" w:cs="Times New Roman"/>
        </w:rPr>
        <w:t xml:space="preserve">he implementation is carried out well if there is commitment support from the government in establishing regional regulations regarding </w:t>
      </w:r>
      <w:r w:rsidR="00414D9C" w:rsidRPr="00AF47A8">
        <w:rPr>
          <w:rFonts w:ascii="Times New Roman" w:hAnsi="Times New Roman" w:cs="Times New Roman"/>
        </w:rPr>
        <w:t xml:space="preserve">no-smoking area </w:t>
      </w:r>
      <w:r w:rsidR="00414D9C" w:rsidRPr="00AF47A8">
        <w:rPr>
          <w:rFonts w:ascii="Times New Roman" w:hAnsi="Times New Roman" w:cs="Times New Roman"/>
        </w:rPr>
        <w:fldChar w:fldCharType="begin" w:fldLock="1"/>
      </w:r>
      <w:r w:rsidR="00414D9C" w:rsidRPr="00AF47A8">
        <w:rPr>
          <w:rFonts w:ascii="Times New Roman" w:hAnsi="Times New Roman" w:cs="Times New Roman"/>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plainTextFormattedCitation":"(16)","previouslyFormattedCitation":"(16)"},"properties":{"noteIndex":0},"schema":"https://github.com/citation-style-language/schema/raw/master/csl-citation.json"}</w:instrText>
      </w:r>
      <w:r w:rsidR="00414D9C" w:rsidRPr="00AF47A8">
        <w:rPr>
          <w:rFonts w:ascii="Times New Roman" w:hAnsi="Times New Roman" w:cs="Times New Roman"/>
        </w:rPr>
        <w:fldChar w:fldCharType="separate"/>
      </w:r>
      <w:r w:rsidR="00414D9C" w:rsidRPr="00AF47A8">
        <w:rPr>
          <w:rFonts w:ascii="Times New Roman" w:hAnsi="Times New Roman" w:cs="Times New Roman"/>
          <w:noProof/>
        </w:rPr>
        <w:t>(16)</w:t>
      </w:r>
      <w:r w:rsidR="00414D9C" w:rsidRPr="00AF47A8">
        <w:rPr>
          <w:rFonts w:ascii="Times New Roman" w:hAnsi="Times New Roman" w:cs="Times New Roman"/>
        </w:rPr>
        <w:fldChar w:fldCharType="end"/>
      </w:r>
      <w:r w:rsidRPr="00AF47A8">
        <w:rPr>
          <w:rFonts w:ascii="Times New Roman" w:hAnsi="Times New Roman" w:cs="Times New Roman"/>
        </w:rPr>
        <w:t xml:space="preserve">. Other studies </w:t>
      </w:r>
      <w:r w:rsidRPr="00AF47A8">
        <w:rPr>
          <w:rFonts w:ascii="Times New Roman" w:hAnsi="Times New Roman" w:cs="Times New Roman"/>
        </w:rPr>
        <w:lastRenderedPageBreak/>
        <w:t>support it. If health promotion goals are to be achieved, then a commitment from the government is needed to be actively involved in supporting health workers to provide interventions</w:t>
      </w:r>
      <w:r w:rsidR="00414D9C" w:rsidRPr="00AF47A8">
        <w:rPr>
          <w:rFonts w:ascii="Times New Roman" w:hAnsi="Times New Roman" w:cs="Times New Roman"/>
        </w:rPr>
        <w:t xml:space="preserve"> </w:t>
      </w:r>
      <w:r w:rsidR="00414D9C" w:rsidRPr="00AF47A8">
        <w:rPr>
          <w:rFonts w:ascii="Times New Roman" w:hAnsi="Times New Roman" w:cs="Times New Roman"/>
        </w:rPr>
        <w:fldChar w:fldCharType="begin" w:fldLock="1"/>
      </w:r>
      <w:r w:rsidR="00414D9C" w:rsidRPr="00AF47A8">
        <w:rPr>
          <w:rFonts w:ascii="Times New Roman" w:hAnsi="Times New Roman" w:cs="Times New Roman"/>
        </w:rPr>
        <w:instrText>ADDIN CSL_CITATION {"citationItems":[{"id":"ITEM-1","itemData":{"DOI":"10.1111/j.1440-172X.2009.01740.x","ISBN":"1440-172X (Electronic)\\r1322-7114 (Linking)","ISSN":"13227114","PMID":"19531073","abstract":"PURPOSE: To investigate district nurses' (DN) opinions regarding facilitators and barriers in their work with health promotion. METHODS: Qualitative descriptive study. Interviews with a purposeful sampling of 54 DNs. Data were analysed with content analysis. RESULTS: The DNs expressed that nursing was the right profession to work with health promotion, and that it was an important task that was done by no one else. They experienced being stuck between disease-oriented and health promotion work and that priorities were wrong. The focus was not on health promotion and the time DNs could spend with health promotion was limited, and instead they had to perform elementary medical tasks. CONCLUSIONS: Tasks of a medical nature are given priority over health promotion. DNs lack support and no one asked or cared about the results from health promotion activities.","author":[{"dropping-particle":"","family":"Wilhelmsson","given":"Susan","non-dropping-particle":"","parse-names":false,"suffix":""},{"dropping-particle":"","family":"Lindberg","given":"Malou","non-dropping-particle":"","parse-names":false,"suffix":""}],"container-title":"International Journal of Nursing Practice","id":"ITEM-1","issued":{"date-parts":[["2009"]]},"title":"Health promotion: Facilitators and barriers perceived by district nurses","type":"article-journal"},"uris":["http://www.mendeley.com/documents/?uuid=a0c211eb-5449-4a9a-8cce-12430133971a"]}],"mendeley":{"formattedCitation":"(16)","plainTextFormattedCitation":"(16)","previouslyFormattedCitation":"(16)"},"properties":{"noteIndex":0},"schema":"https://github.com/citation-style-language/schema/raw/master/csl-citation.json"}</w:instrText>
      </w:r>
      <w:r w:rsidR="00414D9C" w:rsidRPr="00AF47A8">
        <w:rPr>
          <w:rFonts w:ascii="Times New Roman" w:hAnsi="Times New Roman" w:cs="Times New Roman"/>
        </w:rPr>
        <w:fldChar w:fldCharType="separate"/>
      </w:r>
      <w:r w:rsidR="00414D9C" w:rsidRPr="00AF47A8">
        <w:rPr>
          <w:rFonts w:ascii="Times New Roman" w:hAnsi="Times New Roman" w:cs="Times New Roman"/>
          <w:noProof/>
        </w:rPr>
        <w:t>(16)</w:t>
      </w:r>
      <w:r w:rsidR="00414D9C" w:rsidRPr="00AF47A8">
        <w:rPr>
          <w:rFonts w:ascii="Times New Roman" w:hAnsi="Times New Roman" w:cs="Times New Roman"/>
        </w:rPr>
        <w:fldChar w:fldCharType="end"/>
      </w:r>
      <w:r w:rsidR="00414D9C" w:rsidRPr="00AF47A8">
        <w:rPr>
          <w:rFonts w:ascii="Times New Roman" w:hAnsi="Times New Roman" w:cs="Times New Roman"/>
          <w:b/>
          <w:bCs/>
        </w:rPr>
        <w:t>.</w:t>
      </w:r>
    </w:p>
    <w:p w14:paraId="7CC353C2" w14:textId="6C712E23" w:rsidR="00621916" w:rsidRPr="00AF47A8" w:rsidRDefault="00621916" w:rsidP="00621916">
      <w:pPr>
        <w:jc w:val="both"/>
        <w:rPr>
          <w:rFonts w:ascii="Times New Roman" w:hAnsi="Times New Roman" w:cs="Times New Roman"/>
          <w:b/>
          <w:bCs/>
        </w:rPr>
      </w:pPr>
    </w:p>
    <w:p w14:paraId="65A4A300" w14:textId="4DB86DB5" w:rsidR="00621916" w:rsidRPr="00AF47A8" w:rsidRDefault="00621916" w:rsidP="00621916">
      <w:pPr>
        <w:jc w:val="both"/>
        <w:rPr>
          <w:rFonts w:ascii="Times New Roman" w:hAnsi="Times New Roman" w:cs="Times New Roman"/>
        </w:rPr>
      </w:pPr>
      <w:r w:rsidRPr="00AF47A8">
        <w:rPr>
          <w:rFonts w:ascii="Times New Roman" w:hAnsi="Times New Roman" w:cs="Times New Roman"/>
        </w:rPr>
        <w:t xml:space="preserve">The other most crucial thing relates to the commitment of stakeholders, the need for participation from the head of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as the highest stakeholder in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in implementing promotive and preventive efforts. </w:t>
      </w:r>
      <w:r w:rsidR="00414D9C" w:rsidRPr="00AF47A8">
        <w:rPr>
          <w:rFonts w:ascii="Times New Roman" w:hAnsi="Times New Roman" w:cs="Times New Roman"/>
        </w:rPr>
        <w:t>T</w:t>
      </w:r>
      <w:r w:rsidRPr="00AF47A8">
        <w:rPr>
          <w:rFonts w:ascii="Times New Roman" w:hAnsi="Times New Roman" w:cs="Times New Roman"/>
        </w:rPr>
        <w:t>he importance of support from leaders and colleagues in the decision-making process on the implementation of health promotion</w:t>
      </w:r>
      <w:r w:rsidR="00414D9C" w:rsidRPr="00AF47A8">
        <w:rPr>
          <w:rFonts w:ascii="Times New Roman" w:hAnsi="Times New Roman" w:cs="Times New Roman"/>
        </w:rPr>
        <w:t xml:space="preserve"> </w:t>
      </w:r>
      <w:r w:rsidR="00414D9C" w:rsidRPr="00AF47A8">
        <w:rPr>
          <w:rFonts w:ascii="Times New Roman" w:hAnsi="Times New Roman" w:cs="Times New Roman"/>
        </w:rPr>
        <w:fldChar w:fldCharType="begin" w:fldLock="1"/>
      </w:r>
      <w:r w:rsidR="00496C8E" w:rsidRPr="00AF47A8">
        <w:rPr>
          <w:rFonts w:ascii="Times New Roman" w:hAnsi="Times New Roman" w:cs="Times New Roman"/>
        </w:rPr>
        <w:instrText>ADDIN CSL_CITATION {"citationItems":[{"id":"ITEM-1","itemData":{"DOI":"10.1111/jocn.14621","ISBN":"0957926502","ISSN":"13652702","PMID":"29987859","abstract":"AIMS AND OBJECTIVES: To increase knowledge about experienced nurses' understanding of a health-promoting work environment, health-promoting leadership, and its role in retention of staff in the nursing workplace. BACKGROUND: The quality of leadership is imperative in creating supportive and health-promoting work environments to ensure workforce productivity and ethically sustainable caring cultures. More knowledge on how leaders can promote health and sustainable careers among nurses is needed. At a time of current and projected nursing shortage, it is important to understand the reasons why nurses intend to remain in their jobs. DESIGN: Qualitative descriptive. METHOD: Twelve experienced Registered Nurses participated in an individual, digitally recorded, semi-structured interview. Data were transcribed verbatim and subjected to qualitative content analysis of manifest and latent content. RESULTS: A health-promoting work environment should provide autonomy, participation in decision-making, skills development, and social support. Health-promoting leaders should be attentive and take action. CONCLUSION: Health-promoting work environments enable nurses to flourish. Having ample autonomy is therefore important to nurses so that when they face new challenges they see them as a way of using and developing their competencies. Although most nurses claim their own leaders are not health promoting, they have a clear understanding of how a health-promoting leader should act. The health-promoting leader should not only be attentive and promote skills development, but also cater for nurses' meaningfulness. RELEVANCE TO CLINICAL PRACTICE: Nurses in primary healthcare understand a health- promoting work environment to be a workplace where they can develop, not only clinical skills, but also flourish as human beings. Further, nurses find it health promoting to have a meaningful job, using their competence to make a difference for patients and their families. Nurse Managers have an important role in facilitating meaningfulness in nurses' jobs in order to retain nurses as a valuable asset for the organization. This article is protected by copyright. All rights reserved.","author":[{"dropping-particle":"","family":"Furunes","given":"Trude","non-dropping-particle":"","parse-names":false,"suffix":""},{"dropping-particle":"","family":"Kaltveit","given":"Anita","non-dropping-particle":"","parse-names":false,"suffix":""},{"dropping-particle":"","family":"Akerjordet","given":"Kristin","non-dropping-particle":"","parse-names":false,"suffix":""}],"container-title":"Journal of Clinical Nursing","id":"ITEM-1","issue":"23-24","issued":{"date-parts":[["2018"]]},"page":"4290-4301","title":"Health-promoting leadership: A qualitative study from experienced nurses’ perspective","type":"article-journal","volume":"27"},"uris":["http://www.mendeley.com/documents/?uuid=cd9cc529-fd6b-4878-a2d6-9bc087f2c8b1"]}],"mendeley":{"formattedCitation":"(20)","plainTextFormattedCitation":"(20)","previouslyFormattedCitation":"(20)"},"properties":{"noteIndex":0},"schema":"https://github.com/citation-style-language/schema/raw/master/csl-citation.json"}</w:instrText>
      </w:r>
      <w:r w:rsidR="00414D9C" w:rsidRPr="00AF47A8">
        <w:rPr>
          <w:rFonts w:ascii="Times New Roman" w:hAnsi="Times New Roman" w:cs="Times New Roman"/>
        </w:rPr>
        <w:fldChar w:fldCharType="separate"/>
      </w:r>
      <w:r w:rsidR="00414D9C" w:rsidRPr="00AF47A8">
        <w:rPr>
          <w:rFonts w:ascii="Times New Roman" w:hAnsi="Times New Roman" w:cs="Times New Roman"/>
          <w:noProof/>
        </w:rPr>
        <w:t>(20)</w:t>
      </w:r>
      <w:r w:rsidR="00414D9C" w:rsidRPr="00AF47A8">
        <w:rPr>
          <w:rFonts w:ascii="Times New Roman" w:hAnsi="Times New Roman" w:cs="Times New Roman"/>
        </w:rPr>
        <w:fldChar w:fldCharType="end"/>
      </w:r>
      <w:r w:rsidRPr="00AF47A8">
        <w:rPr>
          <w:rFonts w:ascii="Times New Roman" w:hAnsi="Times New Roman" w:cs="Times New Roman"/>
        </w:rPr>
        <w:t>. If all parties participate, then the program of activities will be easier to manage, resulting in achieving targets</w:t>
      </w:r>
      <w:r w:rsidR="00496C8E" w:rsidRPr="00AF47A8">
        <w:rPr>
          <w:rFonts w:ascii="Times New Roman" w:hAnsi="Times New Roman" w:cs="Times New Roman"/>
        </w:rPr>
        <w:t xml:space="preserve"> </w:t>
      </w:r>
      <w:r w:rsidR="00496C8E" w:rsidRPr="00AF47A8">
        <w:rPr>
          <w:rFonts w:ascii="Times New Roman" w:hAnsi="Times New Roman" w:cs="Times New Roman"/>
        </w:rPr>
        <w:fldChar w:fldCharType="begin" w:fldLock="1"/>
      </w:r>
      <w:r w:rsidR="00005819" w:rsidRPr="00AF47A8">
        <w:rPr>
          <w:rFonts w:ascii="Times New Roman" w:hAnsi="Times New Roman" w:cs="Times New Roman"/>
        </w:rPr>
        <w:instrText>ADDIN CSL_CITATION {"citationItems":[{"id":"ITEM-1","itemData":{"DOI":"10.1111/jocn.14621","ISBN":"0957926502","ISSN":"13652702","PMID":"29987859","abstract":"AIMS AND OBJECTIVES: To increase knowledge about experienced nurses' understanding of a health-promoting work environment, health-promoting leadership, and its role in retention of staff in the nursing workplace. BACKGROUND: The quality of leadership is imperative in creating supportive and health-promoting work environments to ensure workforce productivity and ethically sustainable caring cultures. More knowledge on how leaders can promote health and sustainable careers among nurses is needed. At a time of current and projected nursing shortage, it is important to understand the reasons why nurses intend to remain in their jobs. DESIGN: Qualitative descriptive. METHOD: Twelve experienced Registered Nurses participated in an individual, digitally recorded, semi-structured interview. Data were transcribed verbatim and subjected to qualitative content analysis of manifest and latent content. RESULTS: A health-promoting work environment should provide autonomy, participation in decision-making, skills development, and social support. Health-promoting leaders should be attentive and take action. CONCLUSION: Health-promoting work environments enable nurses to flourish. Having ample autonomy is therefore important to nurses so that when they face new challenges they see them as a way of using and developing their competencies. Although most nurses claim their own leaders are not health promoting, they have a clear understanding of how a health-promoting leader should act. The health-promoting leader should not only be attentive and promote skills development, but also cater for nurses' meaningfulness. RELEVANCE TO CLINICAL PRACTICE: Nurses in primary healthcare understand a health- promoting work environment to be a workplace where they can develop, not only clinical skills, but also flourish as human beings. Further, nurses find it health promoting to have a meaningful job, using their competence to make a difference for patients and their families. Nurse Managers have an important role in facilitating meaningfulness in nurses' jobs in order to retain nurses as a valuable asset for the organization. This article is protected by copyright. All rights reserved.","author":[{"dropping-particle":"","family":"Furunes","given":"Trude","non-dropping-particle":"","parse-names":false,"suffix":""},{"dropping-particle":"","family":"Kaltveit","given":"Anita","non-dropping-particle":"","parse-names":false,"suffix":""},{"dropping-particle":"","family":"Akerjordet","given":"Kristin","non-dropping-particle":"","parse-names":false,"suffix":""}],"container-title":"Journal of Clinical Nursing","id":"ITEM-1","issue":"23-24","issued":{"date-parts":[["2018"]]},"page":"4290-4301","title":"Health-promoting leadership: A qualitative study from experienced nurses’ perspective","type":"article-journal","volume":"27"},"uris":["http://www.mendeley.com/documents/?uuid=cd9cc529-fd6b-4878-a2d6-9bc087f2c8b1"]}],"mendeley":{"formattedCitation":"(20)","plainTextFormattedCitation":"(20)","previouslyFormattedCitation":"(20)"},"properties":{"noteIndex":0},"schema":"https://github.com/citation-style-language/schema/raw/master/csl-citation.json"}</w:instrText>
      </w:r>
      <w:r w:rsidR="00496C8E" w:rsidRPr="00AF47A8">
        <w:rPr>
          <w:rFonts w:ascii="Times New Roman" w:hAnsi="Times New Roman" w:cs="Times New Roman"/>
        </w:rPr>
        <w:fldChar w:fldCharType="separate"/>
      </w:r>
      <w:r w:rsidR="00496C8E" w:rsidRPr="00AF47A8">
        <w:rPr>
          <w:rFonts w:ascii="Times New Roman" w:hAnsi="Times New Roman" w:cs="Times New Roman"/>
          <w:noProof/>
        </w:rPr>
        <w:t>(20)</w:t>
      </w:r>
      <w:r w:rsidR="00496C8E" w:rsidRPr="00AF47A8">
        <w:rPr>
          <w:rFonts w:ascii="Times New Roman" w:hAnsi="Times New Roman" w:cs="Times New Roman"/>
        </w:rPr>
        <w:fldChar w:fldCharType="end"/>
      </w:r>
      <w:r w:rsidR="00496C8E" w:rsidRPr="00AF47A8">
        <w:rPr>
          <w:rFonts w:ascii="Times New Roman" w:hAnsi="Times New Roman" w:cs="Times New Roman"/>
        </w:rPr>
        <w:t xml:space="preserve">. </w:t>
      </w:r>
      <w:r w:rsidRPr="00AF47A8">
        <w:rPr>
          <w:rFonts w:ascii="Times New Roman" w:hAnsi="Times New Roman" w:cs="Times New Roman"/>
        </w:rPr>
        <w:t xml:space="preserve">The most important thing from leadership participation is to provide examples of healthy living </w:t>
      </w:r>
      <w:proofErr w:type="spellStart"/>
      <w:r w:rsidRPr="00AF47A8">
        <w:rPr>
          <w:rFonts w:ascii="Times New Roman" w:hAnsi="Times New Roman" w:cs="Times New Roman"/>
        </w:rPr>
        <w:t>behavior</w:t>
      </w:r>
      <w:proofErr w:type="spellEnd"/>
      <w:r w:rsidRPr="00AF47A8">
        <w:rPr>
          <w:rFonts w:ascii="Times New Roman" w:hAnsi="Times New Roman" w:cs="Times New Roman"/>
        </w:rPr>
        <w:t xml:space="preserve"> to the staff to provide enthusiasm in promoting healthy lifestyles. </w:t>
      </w:r>
    </w:p>
    <w:p w14:paraId="780E243E" w14:textId="77777777" w:rsidR="00621916" w:rsidRPr="00AF47A8" w:rsidRDefault="00621916" w:rsidP="00621916">
      <w:pPr>
        <w:jc w:val="both"/>
        <w:rPr>
          <w:rFonts w:ascii="Times New Roman" w:hAnsi="Times New Roman" w:cs="Times New Roman"/>
        </w:rPr>
      </w:pPr>
    </w:p>
    <w:p w14:paraId="4D03EDE0" w14:textId="0E5E1645" w:rsidR="00621916" w:rsidRPr="00AF47A8" w:rsidRDefault="00621916" w:rsidP="00621916">
      <w:pPr>
        <w:jc w:val="both"/>
        <w:rPr>
          <w:rFonts w:ascii="Times New Roman" w:hAnsi="Times New Roman" w:cs="Times New Roman"/>
        </w:rPr>
      </w:pPr>
      <w:r w:rsidRPr="00AF47A8">
        <w:rPr>
          <w:rFonts w:ascii="Times New Roman" w:hAnsi="Times New Roman" w:cs="Times New Roman"/>
        </w:rPr>
        <w:t xml:space="preserve">In addition to the participation of stakeholders, nurses also need commitment from colleagues to share their experiences. For example, if colleagues receive training, they should convey the training result to their friends. Sharing experiences with colleagues can increase motivation and self-efficacy in health promotion </w:t>
      </w:r>
      <w:r w:rsidR="00005819" w:rsidRPr="00AF47A8">
        <w:rPr>
          <w:rFonts w:ascii="Times New Roman" w:hAnsi="Times New Roman" w:cs="Times New Roman"/>
        </w:rPr>
        <w:fldChar w:fldCharType="begin" w:fldLock="1"/>
      </w:r>
      <w:r w:rsidR="00005819" w:rsidRPr="00AF47A8">
        <w:rPr>
          <w:rFonts w:ascii="Times New Roman" w:hAnsi="Times New Roman" w:cs="Times New Roman"/>
        </w:rPr>
        <w:instrText>ADDIN CSL_CITATION {"citationItems":[{"id":"ITEM-1","itemData":{"DOI":"10.1111/jocn.14621","ISBN":"0957926502","ISSN":"13652702","PMID":"29987859","abstract":"AIMS AND OBJECTIVES: To increase knowledge about experienced nurses' understanding of a health-promoting work environment, health-promoting leadership, and its role in retention of staff in the nursing workplace. BACKGROUND: The quality of leadership is imperative in creating supportive and health-promoting work environments to ensure workforce productivity and ethically sustainable caring cultures. More knowledge on how leaders can promote health and sustainable careers among nurses is needed. At a time of current and projected nursing shortage, it is important to understand the reasons why nurses intend to remain in their jobs. DESIGN: Qualitative descriptive. METHOD: Twelve experienced Registered Nurses participated in an individual, digitally recorded, semi-structured interview. Data were transcribed verbatim and subjected to qualitative content analysis of manifest and latent content. RESULTS: A health-promoting work environment should provide autonomy, participation in decision-making, skills development, and social support. Health-promoting leaders should be attentive and take action. CONCLUSION: Health-promoting work environments enable nurses to flourish. Having ample autonomy is therefore important to nurses so that when they face new challenges they see them as a way of using and developing their competencies. Although most nurses claim their own leaders are not health promoting, they have a clear understanding of how a health-promoting leader should act. The health-promoting leader should not only be attentive and promote skills development, but also cater for nurses' meaningfulness. RELEVANCE TO CLINICAL PRACTICE: Nurses in primary healthcare understand a health- promoting work environment to be a workplace where they can develop, not only clinical skills, but also flourish as human beings. Further, nurses find it health promoting to have a meaningful job, using their competence to make a difference for patients and their families. Nurse Managers have an important role in facilitating meaningfulness in nurses' jobs in order to retain nurses as a valuable asset for the organization. This article is protected by copyright. All rights reserved.","author":[{"dropping-particle":"","family":"Furunes","given":"Trude","non-dropping-particle":"","parse-names":false,"suffix":""},{"dropping-particle":"","family":"Kaltveit","given":"Anita","non-dropping-particle":"","parse-names":false,"suffix":""},{"dropping-particle":"","family":"Akerjordet","given":"Kristin","non-dropping-particle":"","parse-names":false,"suffix":""}],"container-title":"Journal of Clinical Nursing","id":"ITEM-1","issue":"23-24","issued":{"date-parts":[["2018"]]},"page":"4290-4301","title":"Health-promoting leadership: A qualitative study from experienced nurses’ perspective","type":"article-journal","volume":"27"},"uris":["http://www.mendeley.com/documents/?uuid=cd9cc529-fd6b-4878-a2d6-9bc087f2c8b1"]}],"mendeley":{"formattedCitation":"(20)","plainTextFormattedCitation":"(20)","previouslyFormattedCitation":"(20)"},"properties":{"noteIndex":0},"schema":"https://github.com/citation-style-language/schema/raw/master/csl-citation.json"}</w:instrText>
      </w:r>
      <w:r w:rsidR="00005819" w:rsidRPr="00AF47A8">
        <w:rPr>
          <w:rFonts w:ascii="Times New Roman" w:hAnsi="Times New Roman" w:cs="Times New Roman"/>
        </w:rPr>
        <w:fldChar w:fldCharType="separate"/>
      </w:r>
      <w:r w:rsidR="00005819" w:rsidRPr="00AF47A8">
        <w:rPr>
          <w:rFonts w:ascii="Times New Roman" w:hAnsi="Times New Roman" w:cs="Times New Roman"/>
          <w:noProof/>
        </w:rPr>
        <w:t>(20)</w:t>
      </w:r>
      <w:r w:rsidR="00005819" w:rsidRPr="00AF47A8">
        <w:rPr>
          <w:rFonts w:ascii="Times New Roman" w:hAnsi="Times New Roman" w:cs="Times New Roman"/>
        </w:rPr>
        <w:fldChar w:fldCharType="end"/>
      </w:r>
      <w:r w:rsidR="00005819" w:rsidRPr="00AF47A8">
        <w:rPr>
          <w:rFonts w:ascii="Times New Roman" w:hAnsi="Times New Roman" w:cs="Times New Roman"/>
        </w:rPr>
        <w:t>.</w:t>
      </w:r>
      <w:r w:rsidRPr="00AF47A8">
        <w:rPr>
          <w:rFonts w:ascii="Times New Roman" w:hAnsi="Times New Roman" w:cs="Times New Roman"/>
        </w:rPr>
        <w:t xml:space="preserve"> One of the junior nurses conveyed the need for knowledge from experienced senior colleagues (span of work &gt; 3 years). According to the nurse, however, senior nurses have more competence, especially about care outside the building (community). Nurses in this study acknowledged that there was no regular schedule for sharing experiences with colleagues. It is due to shifting schedules that limit meetings on the same schedule. One of the nurses can limit the limited time to meet colleagues by conducting discussions on social media. Social network-based discussions can be an alternative method for nurses to coordinate and share knowledge</w:t>
      </w:r>
      <w:r w:rsidR="00005819" w:rsidRPr="00AF47A8">
        <w:rPr>
          <w:rFonts w:ascii="Times New Roman" w:hAnsi="Times New Roman" w:cs="Times New Roman"/>
        </w:rPr>
        <w:t xml:space="preserve"> </w:t>
      </w:r>
      <w:r w:rsidR="00005819" w:rsidRPr="00AF47A8">
        <w:rPr>
          <w:rFonts w:ascii="Times New Roman" w:hAnsi="Times New Roman" w:cs="Times New Roman"/>
        </w:rPr>
        <w:fldChar w:fldCharType="begin" w:fldLock="1"/>
      </w:r>
      <w:r w:rsidR="00005819" w:rsidRPr="00AF47A8">
        <w:rPr>
          <w:rFonts w:ascii="Times New Roman" w:hAnsi="Times New Roman" w:cs="Times New Roman"/>
        </w:rPr>
        <w:instrText>ADDIN CSL_CITATION {"citationItems":[{"id":"ITEM-1","itemData":{"author":[{"dropping-particle":"","family":"Nurrahima","given":"A","non-dropping-particle":"","parse-names":false,"suffix":""}],"container-title":"PROSIDING Seminar Nasional &amp; Lokakarya Uji Kompetensi Tenaga Kesehatan: PENGUATAN SISTEM UJI KOMPETENSI DALAM MENINGKATKAN KUALITAS PROFESI TENAGA KESEHATAN UNTUK MEMPERKUAT DAYA SAING BANGSA DI ERA GLOBAL","id":"ITEM-1","issued":{"date-parts":[["2017"]]},"page":"61-71","publisher":"LPUK–NAKES &amp; UNPAD","title":"Small Grup Discussion Berbasis Jejaring Sosial: Metode Pembelajaran Alternatif Bagi Mahasiswa Profesi Ners Stase Keperawatan Komunitas","type":"paper-conference"},"uris":["http://www.mendeley.com/documents/?uuid=ce721dee-83a7-40c2-a972-643add3b9e7e"]}],"mendeley":{"formattedCitation":"(26)","plainTextFormattedCitation":"(26)","previouslyFormattedCitation":"(26)"},"properties":{"noteIndex":0},"schema":"https://github.com/citation-style-language/schema/raw/master/csl-citation.json"}</w:instrText>
      </w:r>
      <w:r w:rsidR="00005819" w:rsidRPr="00AF47A8">
        <w:rPr>
          <w:rFonts w:ascii="Times New Roman" w:hAnsi="Times New Roman" w:cs="Times New Roman"/>
        </w:rPr>
        <w:fldChar w:fldCharType="separate"/>
      </w:r>
      <w:r w:rsidR="00005819" w:rsidRPr="00AF47A8">
        <w:rPr>
          <w:rFonts w:ascii="Times New Roman" w:hAnsi="Times New Roman" w:cs="Times New Roman"/>
          <w:noProof/>
        </w:rPr>
        <w:t>(26)</w:t>
      </w:r>
      <w:r w:rsidR="00005819" w:rsidRPr="00AF47A8">
        <w:rPr>
          <w:rFonts w:ascii="Times New Roman" w:hAnsi="Times New Roman" w:cs="Times New Roman"/>
        </w:rPr>
        <w:fldChar w:fldCharType="end"/>
      </w:r>
      <w:r w:rsidR="00005819" w:rsidRPr="00AF47A8">
        <w:rPr>
          <w:rFonts w:ascii="Times New Roman" w:hAnsi="Times New Roman" w:cs="Times New Roman"/>
        </w:rPr>
        <w:t xml:space="preserve">. </w:t>
      </w:r>
      <w:r w:rsidRPr="00AF47A8">
        <w:rPr>
          <w:rFonts w:ascii="Times New Roman" w:hAnsi="Times New Roman" w:cs="Times New Roman"/>
        </w:rPr>
        <w:t xml:space="preserve">Therefore, this condition can be used as a solution for nurses to overcome the difficulty of conducting face-to-face meetings to share knowledge or experiences. </w:t>
      </w:r>
      <w:r w:rsidR="00005819" w:rsidRPr="00AF47A8">
        <w:rPr>
          <w:rFonts w:ascii="Times New Roman" w:hAnsi="Times New Roman" w:cs="Times New Roman"/>
        </w:rPr>
        <w:t>K</w:t>
      </w:r>
      <w:r w:rsidRPr="00AF47A8">
        <w:rPr>
          <w:rFonts w:ascii="Times New Roman" w:hAnsi="Times New Roman" w:cs="Times New Roman"/>
        </w:rPr>
        <w:t>nowledge-sharing activities are part of the elements of successful implementation of promotive and preventive efforts</w:t>
      </w:r>
      <w:r w:rsidR="00005819" w:rsidRPr="00AF47A8">
        <w:rPr>
          <w:rFonts w:ascii="Times New Roman" w:hAnsi="Times New Roman" w:cs="Times New Roman"/>
        </w:rPr>
        <w:t xml:space="preserve"> </w:t>
      </w:r>
      <w:r w:rsidR="00005819" w:rsidRPr="00AF47A8">
        <w:rPr>
          <w:rFonts w:ascii="Times New Roman" w:hAnsi="Times New Roman" w:cs="Times New Roman"/>
        </w:rPr>
        <w:fldChar w:fldCharType="begin" w:fldLock="1"/>
      </w:r>
      <w:r w:rsidR="002B78A5" w:rsidRPr="00AF47A8">
        <w:rPr>
          <w:rFonts w:ascii="Times New Roman" w:hAnsi="Times New Roman" w:cs="Times New Roman"/>
        </w:rPr>
        <w:instrText>ADDIN CSL_CITATION {"citationItems":[{"id":"ITEM-1","itemData":{"DOI":"10.1016/j.apnr.2015.11.002","ISBN":"9780080878720","ISSN":"08971897","PMID":"27091252","abstract":"Aim: The aim of this study was to identify and reach a consensus on the elements needed for the success of health promotion practices delivered by registered nurses (RNs) who receive clients in primary health care among primary health care participants in eastern Finland. Background: Advanced practice nurses are a reaction to the changing health needs of society. These nurses have come to play a significant part in improving health-promotive care in the primary health care setting. Methods: A mixed method two-stage Delphi technique was applied. Results: A health-promoting organizational culture (e.g., the respectful management of health promotion) and nurses' health orientation and development (e.g., nurses' professional growth and work well-being) were found as the main elements required for the success of the health promotion practices in primary health care. Conclusions: A health-promoting organizational culture with the strategic and respectful leadership of health promotion is significant in the implementation of the health promotion practices delivered by RNs in primary health care.","author":[{"dropping-particle":"","family":"Maijala","given":"Virpi","non-dropping-particle":"","parse-names":false,"suffix":""},{"dropping-particle":"","family":"Tossavainen","given":"Kerttu","non-dropping-particle":"","parse-names":false,"suffix":""},{"dropping-particle":"","family":"Turunen","given":"Hannele","non-dropping-particle":"","parse-names":false,"suffix":""}],"container-title":"Applied Nursing Research","id":"ITEM-1","issued":{"date-parts":[["2016"]]},"page":"45-51","title":"Health promotion practices delivered by primary health care nurses: Elements for success in Finland","type":"article-journal","volume":"30"},"uris":["http://www.mendeley.com/documents/?uuid=6571445a-ab3f-46a1-85c3-9760fe677fa4"]}],"mendeley":{"formattedCitation":"(14)","plainTextFormattedCitation":"(14)","previouslyFormattedCitation":"(14)"},"properties":{"noteIndex":0},"schema":"https://github.com/citation-style-language/schema/raw/master/csl-citation.json"}</w:instrText>
      </w:r>
      <w:r w:rsidR="00005819" w:rsidRPr="00AF47A8">
        <w:rPr>
          <w:rFonts w:ascii="Times New Roman" w:hAnsi="Times New Roman" w:cs="Times New Roman"/>
        </w:rPr>
        <w:fldChar w:fldCharType="separate"/>
      </w:r>
      <w:r w:rsidR="00005819" w:rsidRPr="00AF47A8">
        <w:rPr>
          <w:rFonts w:ascii="Times New Roman" w:hAnsi="Times New Roman" w:cs="Times New Roman"/>
          <w:noProof/>
        </w:rPr>
        <w:t>(14)</w:t>
      </w:r>
      <w:r w:rsidR="00005819" w:rsidRPr="00AF47A8">
        <w:rPr>
          <w:rFonts w:ascii="Times New Roman" w:hAnsi="Times New Roman" w:cs="Times New Roman"/>
        </w:rPr>
        <w:fldChar w:fldCharType="end"/>
      </w:r>
      <w:r w:rsidRPr="00AF47A8">
        <w:rPr>
          <w:rFonts w:ascii="Times New Roman" w:hAnsi="Times New Roman" w:cs="Times New Roman"/>
        </w:rPr>
        <w:t>.</w:t>
      </w:r>
    </w:p>
    <w:p w14:paraId="2ECACA67" w14:textId="34C39814" w:rsidR="00087999" w:rsidRPr="00AF47A8" w:rsidRDefault="00087999" w:rsidP="00621916">
      <w:pPr>
        <w:jc w:val="both"/>
        <w:rPr>
          <w:rFonts w:ascii="Times New Roman" w:hAnsi="Times New Roman" w:cs="Times New Roman"/>
        </w:rPr>
      </w:pPr>
    </w:p>
    <w:p w14:paraId="15766EFD" w14:textId="53BACDB7" w:rsidR="00087999" w:rsidRPr="00AF47A8" w:rsidRDefault="00087999" w:rsidP="00087999">
      <w:pPr>
        <w:jc w:val="both"/>
        <w:rPr>
          <w:rFonts w:ascii="Times New Roman" w:hAnsi="Times New Roman" w:cs="Times New Roman"/>
          <w:b/>
          <w:bCs/>
        </w:rPr>
      </w:pPr>
      <w:r w:rsidRPr="00AF47A8">
        <w:rPr>
          <w:rFonts w:ascii="Times New Roman" w:hAnsi="Times New Roman" w:cs="Times New Roman"/>
          <w:b/>
          <w:bCs/>
        </w:rPr>
        <w:t>[Theme 6] Good Management</w:t>
      </w:r>
    </w:p>
    <w:p w14:paraId="7B8CA883" w14:textId="567ACEA1" w:rsidR="00087999" w:rsidRPr="00AF47A8" w:rsidRDefault="00087999" w:rsidP="00087999">
      <w:pPr>
        <w:jc w:val="both"/>
        <w:rPr>
          <w:rFonts w:ascii="Times New Roman" w:hAnsi="Times New Roman" w:cs="Times New Roman"/>
        </w:rPr>
      </w:pPr>
      <w:r w:rsidRPr="00AF47A8">
        <w:rPr>
          <w:rFonts w:ascii="Times New Roman" w:hAnsi="Times New Roman" w:cs="Times New Roman"/>
        </w:rPr>
        <w:t xml:space="preserve">Another support nurses need creating good management in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environment. Good management is indicated by the existence of monitoring and evaluation of performance and clarity of roles and responsibilities of each nurse. A leader should listen, show concern, and provide feedback to his staff</w:t>
      </w:r>
      <w:r w:rsidR="002B78A5" w:rsidRPr="00AF47A8">
        <w:rPr>
          <w:rFonts w:ascii="Times New Roman" w:hAnsi="Times New Roman" w:cs="Times New Roman"/>
        </w:rPr>
        <w:t xml:space="preserve"> </w:t>
      </w:r>
      <w:r w:rsidR="002B78A5" w:rsidRPr="00AF47A8">
        <w:rPr>
          <w:rFonts w:ascii="Times New Roman" w:hAnsi="Times New Roman" w:cs="Times New Roman"/>
        </w:rPr>
        <w:fldChar w:fldCharType="begin" w:fldLock="1"/>
      </w:r>
      <w:r w:rsidR="002B78A5"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manualFormatting":"(11","plainTextFormattedCitation":"(11)","previouslyFormattedCitation":"(11)"},"properties":{"noteIndex":0},"schema":"https://github.com/citation-style-language/schema/raw/master/csl-citation.json"}</w:instrText>
      </w:r>
      <w:r w:rsidR="002B78A5" w:rsidRPr="00AF47A8">
        <w:rPr>
          <w:rFonts w:ascii="Times New Roman" w:hAnsi="Times New Roman" w:cs="Times New Roman"/>
        </w:rPr>
        <w:fldChar w:fldCharType="separate"/>
      </w:r>
      <w:r w:rsidR="002B78A5" w:rsidRPr="00AF47A8">
        <w:rPr>
          <w:rFonts w:ascii="Times New Roman" w:hAnsi="Times New Roman" w:cs="Times New Roman"/>
          <w:noProof/>
        </w:rPr>
        <w:t>(11</w:t>
      </w:r>
      <w:r w:rsidR="002B78A5" w:rsidRPr="00AF47A8">
        <w:rPr>
          <w:rFonts w:ascii="Times New Roman" w:hAnsi="Times New Roman" w:cs="Times New Roman"/>
        </w:rPr>
        <w:fldChar w:fldCharType="end"/>
      </w:r>
      <w:r w:rsidR="002B78A5" w:rsidRPr="00AF47A8">
        <w:rPr>
          <w:rFonts w:ascii="Times New Roman" w:hAnsi="Times New Roman" w:cs="Times New Roman"/>
        </w:rPr>
        <w:t>,</w:t>
      </w:r>
      <w:r w:rsidR="002B78A5" w:rsidRPr="00AF47A8">
        <w:rPr>
          <w:rFonts w:ascii="Times New Roman" w:hAnsi="Times New Roman" w:cs="Times New Roman"/>
        </w:rPr>
        <w:fldChar w:fldCharType="begin" w:fldLock="1"/>
      </w:r>
      <w:r w:rsidR="002B78A5" w:rsidRPr="00AF47A8">
        <w:rPr>
          <w:rFonts w:ascii="Times New Roman" w:hAnsi="Times New Roman" w:cs="Times New Roman"/>
        </w:rPr>
        <w:instrText>ADDIN CSL_CITATION {"citationItems":[{"id":"ITEM-1","itemData":{"DOI":"10.1111/jocn.14621","ISBN":"0957926502","ISSN":"13652702","PMID":"29987859","abstract":"AIMS AND OBJECTIVES: To increase knowledge about experienced nurses' understanding of a health-promoting work environment, health-promoting leadership, and its role in retention of staff in the nursing workplace. BACKGROUND: The quality of leadership is imperative in creating supportive and health-promoting work environments to ensure workforce productivity and ethically sustainable caring cultures. More knowledge on how leaders can promote health and sustainable careers among nurses is needed. At a time of current and projected nursing shortage, it is important to understand the reasons why nurses intend to remain in their jobs. DESIGN: Qualitative descriptive. METHOD: Twelve experienced Registered Nurses participated in an individual, digitally recorded, semi-structured interview. Data were transcribed verbatim and subjected to qualitative content analysis of manifest and latent content. RESULTS: A health-promoting work environment should provide autonomy, participation in decision-making, skills development, and social support. Health-promoting leaders should be attentive and take action. CONCLUSION: Health-promoting work environments enable nurses to flourish. Having ample autonomy is therefore important to nurses so that when they face new challenges they see them as a way of using and developing their competencies. Although most nurses claim their own leaders are not health promoting, they have a clear understanding of how a health-promoting leader should act. The health-promoting leader should not only be attentive and promote skills development, but also cater for nurses' meaningfulness. RELEVANCE TO CLINICAL PRACTICE: Nurses in primary healthcare understand a health- promoting work environment to be a workplace where they can develop, not only clinical skills, but also flourish as human beings. Further, nurses find it health promoting to have a meaningful job, using their competence to make a difference for patients and their families. Nurse Managers have an important role in facilitating meaningfulness in nurses' jobs in order to retain nurses as a valuable asset for the organization. This article is protected by copyright. All rights reserved.","author":[{"dropping-particle":"","family":"Furunes","given":"Trude","non-dropping-particle":"","parse-names":false,"suffix":""},{"dropping-particle":"","family":"Kaltveit","given":"Anita","non-dropping-particle":"","parse-names":false,"suffix":""},{"dropping-particle":"","family":"Akerjordet","given":"Kristin","non-dropping-particle":"","parse-names":false,"suffix":""}],"container-title":"Journal of Clinical Nursing","id":"ITEM-1","issue":"23-24","issued":{"date-parts":[["2018"]]},"page":"4290-4301","title":"Health-promoting leadership: A qualitative study from experienced nurses’ perspective","type":"article-journal","volume":"27"},"uris":["http://www.mendeley.com/documents/?uuid=cd9cc529-fd6b-4878-a2d6-9bc087f2c8b1"]}],"mendeley":{"formattedCitation":"(20)","manualFormatting":"20)","plainTextFormattedCitation":"(20)","previouslyFormattedCitation":"(20)"},"properties":{"noteIndex":0},"schema":"https://github.com/citation-style-language/schema/raw/master/csl-citation.json"}</w:instrText>
      </w:r>
      <w:r w:rsidR="002B78A5" w:rsidRPr="00AF47A8">
        <w:rPr>
          <w:rFonts w:ascii="Times New Roman" w:hAnsi="Times New Roman" w:cs="Times New Roman"/>
        </w:rPr>
        <w:fldChar w:fldCharType="separate"/>
      </w:r>
      <w:r w:rsidR="002B78A5" w:rsidRPr="00AF47A8">
        <w:rPr>
          <w:rFonts w:ascii="Times New Roman" w:hAnsi="Times New Roman" w:cs="Times New Roman"/>
          <w:noProof/>
        </w:rPr>
        <w:t>20)</w:t>
      </w:r>
      <w:r w:rsidR="002B78A5" w:rsidRPr="00AF47A8">
        <w:rPr>
          <w:rFonts w:ascii="Times New Roman" w:hAnsi="Times New Roman" w:cs="Times New Roman"/>
        </w:rPr>
        <w:fldChar w:fldCharType="end"/>
      </w:r>
      <w:r w:rsidRPr="00AF47A8">
        <w:rPr>
          <w:rFonts w:ascii="Times New Roman" w:hAnsi="Times New Roman" w:cs="Times New Roman"/>
          <w:b/>
          <w:bCs/>
        </w:rPr>
        <w:t>.</w:t>
      </w:r>
      <w:r w:rsidRPr="00AF47A8">
        <w:rPr>
          <w:rFonts w:ascii="Times New Roman" w:hAnsi="Times New Roman" w:cs="Times New Roman"/>
        </w:rPr>
        <w:t xml:space="preserve"> The feedback on the promotive and preventive efforts is an assessment of the development of her competence. </w:t>
      </w:r>
      <w:r w:rsidR="002B78A5" w:rsidRPr="00AF47A8">
        <w:rPr>
          <w:rFonts w:ascii="Times New Roman" w:hAnsi="Times New Roman" w:cs="Times New Roman"/>
        </w:rPr>
        <w:t>T</w:t>
      </w:r>
      <w:r w:rsidRPr="00AF47A8">
        <w:rPr>
          <w:rFonts w:ascii="Times New Roman" w:hAnsi="Times New Roman" w:cs="Times New Roman"/>
        </w:rPr>
        <w:t>he form of feedback is related to the skills/competencies possessed, as well as the ability of nurses to face new challenges in daily tasks</w:t>
      </w:r>
      <w:r w:rsidR="002B78A5" w:rsidRPr="00AF47A8">
        <w:rPr>
          <w:rFonts w:ascii="Times New Roman" w:hAnsi="Times New Roman" w:cs="Times New Roman"/>
        </w:rPr>
        <w:t xml:space="preserve"> </w:t>
      </w:r>
      <w:r w:rsidR="002B78A5" w:rsidRPr="00AF47A8">
        <w:rPr>
          <w:rFonts w:ascii="Times New Roman" w:hAnsi="Times New Roman" w:cs="Times New Roman"/>
        </w:rPr>
        <w:fldChar w:fldCharType="begin" w:fldLock="1"/>
      </w:r>
      <w:r w:rsidR="002B78A5" w:rsidRPr="00AF47A8">
        <w:rPr>
          <w:rFonts w:ascii="Times New Roman" w:hAnsi="Times New Roman" w:cs="Times New Roman"/>
        </w:rPr>
        <w:instrText>ADDIN CSL_CITATION {"citationItems":[{"id":"ITEM-1","itemData":{"DOI":"10.1016/j.ijnurstu.2015.02.004","ISSN":"00207489","abstract":"Background: A nursing career can last for more than 40 years, during which continuing professional development is essential. Nurses participate in a variety of learning activities that correspond with their developmental motives. Lifespan psychology shows that work-related motives change with age, leading to the expectation that motives for continuing professional development also change. Nevertheless, little is known about nurses' continuing professional development strategies in different age groups. Objectives: To explore continuing professional development strategies among younger, middle-aged, and older nurses. Methods: A qualitative study using semi-structured interviews, from a biographical perspective. Data were analysed using a vertical process aimed at creating individual learning biographies, and a horizontal process directed at discovering differences and similarities between age groups. Participants: Twenty-one nurses in three age groups from general and academic hospitals in the Netherlands. Results: In all age groups, daily work was an important trigger for professional development on the ward. Performing extra or new tasks appeared to be an additional trigger for undertaking learning activities external to the ward. Learning experiences in nurses' private lives also contributed to their continuing professional development. Besides these similarities, the data revealed differences in career stages and private lives, which appeared to be related to differences in continuing professional development strategy; 'gaining experience and building a career' held particularly true among younger nurses, 'work-life balance' and 'keeping work interesting and varied' to middle-aged nurses, and 'consistency at work' to older nurses. Conclusions: Professional development strategies can aim at performing daily patient care, extra tasks and other roles. Age differences in these strategies appear to relate to tenure, perspectives on the future, and situations at home. These insights could help hospitals to orientate continuing professional development approaches toward the needs of all age groups. This should be particularly relevant in the face of present demographic changes in the nursing workforce.","author":[{"dropping-particle":"","family":"Pool","given":"Inge A.","non-dropping-particle":"","parse-names":false,"suffix":""},{"dropping-particle":"","family":"Poell","given":"Rob F.","non-dropping-particle":"","parse-names":false,"suffix":""},{"dropping-particle":"","family":"Berings","given":"Marjolein G.M.C.","non-dropping-particle":"","parse-names":false,"suffix":""},{"dropping-particle":"","family":"Cate","given":"Olle","non-dropping-particle":"Ten","parse-names":false,"suffix":""}],"container-title":"International Journal of Nursing Studies","id":"ITEM-1","issued":{"date-parts":[["2015"]]},"title":"Strategies for continuing professional development among younger, middle-aged, and older nurses: A biographical approach","type":"article-journal"},"uris":["http://www.mendeley.com/documents/?uuid=d4877c7b-b2f4-4ee0-b42c-f858c04f804f"]}],"mendeley":{"formattedCitation":"(27)","plainTextFormattedCitation":"(27)","previouslyFormattedCitation":"(27)"},"properties":{"noteIndex":0},"schema":"https://github.com/citation-style-language/schema/raw/master/csl-citation.json"}</w:instrText>
      </w:r>
      <w:r w:rsidR="002B78A5" w:rsidRPr="00AF47A8">
        <w:rPr>
          <w:rFonts w:ascii="Times New Roman" w:hAnsi="Times New Roman" w:cs="Times New Roman"/>
        </w:rPr>
        <w:fldChar w:fldCharType="separate"/>
      </w:r>
      <w:r w:rsidR="002B78A5" w:rsidRPr="00AF47A8">
        <w:rPr>
          <w:rFonts w:ascii="Times New Roman" w:hAnsi="Times New Roman" w:cs="Times New Roman"/>
          <w:noProof/>
        </w:rPr>
        <w:t>(27)</w:t>
      </w:r>
      <w:r w:rsidR="002B78A5" w:rsidRPr="00AF47A8">
        <w:rPr>
          <w:rFonts w:ascii="Times New Roman" w:hAnsi="Times New Roman" w:cs="Times New Roman"/>
        </w:rPr>
        <w:fldChar w:fldCharType="end"/>
      </w:r>
      <w:r w:rsidRPr="00AF47A8">
        <w:rPr>
          <w:rFonts w:ascii="Times New Roman" w:hAnsi="Times New Roman" w:cs="Times New Roman"/>
        </w:rPr>
        <w:t>. Therefore, to provide this feedback, the leader must know the progress of his staff by monitoring and evaluating. Lack of management support can cause the implementation of promotive and preventive efforts not to be prioritized</w:t>
      </w:r>
      <w:r w:rsidR="002B78A5" w:rsidRPr="00AF47A8">
        <w:rPr>
          <w:rFonts w:ascii="Times New Roman" w:hAnsi="Times New Roman" w:cs="Times New Roman"/>
        </w:rPr>
        <w:t xml:space="preserve"> </w:t>
      </w:r>
      <w:r w:rsidR="002B78A5" w:rsidRPr="00AF47A8">
        <w:rPr>
          <w:rFonts w:ascii="Times New Roman" w:hAnsi="Times New Roman" w:cs="Times New Roman"/>
        </w:rPr>
        <w:fldChar w:fldCharType="begin" w:fldLock="1"/>
      </w:r>
      <w:r w:rsidR="00E67FBA" w:rsidRPr="00AF47A8">
        <w:rPr>
          <w:rFonts w:ascii="Times New Roman" w:hAnsi="Times New Roman" w:cs="Times New Roman"/>
        </w:rPr>
        <w:instrText>ADDIN CSL_CITATION {"citationItems":[{"id":"ITEM-1","itemData":{"author":[{"dropping-particle":"","family":"Brobeck","given":"E","non-dropping-particle":"","parse-names":false,"suffix":""},{"dropping-particle":"","family":"Odencrants","given":"S","non-dropping-particle":"","parse-names":false,"suffix":""}],"container-title":"International nursing  …","id":"ITEM-1","issued":{"date-parts":[["2013"]]},"page":"374-380","title":"Health promotion practice and its implementation in Swedish health care","type":"article-journal"},"uris":["http://www.mendeley.com/documents/?uuid=f7c46c62-ff6f-4bad-9f00-c05da84267b9"]}],"mendeley":{"formattedCitation":"(11)","plainTextFormattedCitation":"(11)","previouslyFormattedCitation":"(11)"},"properties":{"noteIndex":0},"schema":"https://github.com/citation-style-language/schema/raw/master/csl-citation.json"}</w:instrText>
      </w:r>
      <w:r w:rsidR="002B78A5" w:rsidRPr="00AF47A8">
        <w:rPr>
          <w:rFonts w:ascii="Times New Roman" w:hAnsi="Times New Roman" w:cs="Times New Roman"/>
        </w:rPr>
        <w:fldChar w:fldCharType="separate"/>
      </w:r>
      <w:r w:rsidR="002B78A5" w:rsidRPr="00AF47A8">
        <w:rPr>
          <w:rFonts w:ascii="Times New Roman" w:hAnsi="Times New Roman" w:cs="Times New Roman"/>
          <w:noProof/>
        </w:rPr>
        <w:t>(11)</w:t>
      </w:r>
      <w:r w:rsidR="002B78A5" w:rsidRPr="00AF47A8">
        <w:rPr>
          <w:rFonts w:ascii="Times New Roman" w:hAnsi="Times New Roman" w:cs="Times New Roman"/>
        </w:rPr>
        <w:fldChar w:fldCharType="end"/>
      </w:r>
      <w:r w:rsidR="002B78A5" w:rsidRPr="00AF47A8">
        <w:rPr>
          <w:rFonts w:ascii="Times New Roman" w:hAnsi="Times New Roman" w:cs="Times New Roman"/>
        </w:rPr>
        <w:t>.</w:t>
      </w:r>
    </w:p>
    <w:p w14:paraId="5E29AA2A" w14:textId="77777777" w:rsidR="00087999" w:rsidRPr="00AF47A8" w:rsidRDefault="00087999" w:rsidP="00087999">
      <w:pPr>
        <w:jc w:val="both"/>
        <w:rPr>
          <w:rFonts w:ascii="Times New Roman" w:hAnsi="Times New Roman" w:cs="Times New Roman"/>
        </w:rPr>
      </w:pPr>
    </w:p>
    <w:p w14:paraId="5BF140AA" w14:textId="19E71438" w:rsidR="00200750" w:rsidRPr="00AF47A8" w:rsidRDefault="00087999" w:rsidP="00087999">
      <w:pPr>
        <w:jc w:val="both"/>
        <w:rPr>
          <w:rFonts w:ascii="Times New Roman" w:hAnsi="Times New Roman" w:cs="Times New Roman"/>
        </w:rPr>
      </w:pPr>
      <w:r w:rsidRPr="00AF47A8">
        <w:rPr>
          <w:rFonts w:ascii="Times New Roman" w:hAnsi="Times New Roman" w:cs="Times New Roman"/>
        </w:rPr>
        <w:t xml:space="preserve">Leaders must also know the potential of their staff so that the division of tasks and roles of each health worker is utilized optimally. Therefore, the clarity of the responsibilities of each nurse confirmed by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leadership is a form of expected management </w:t>
      </w:r>
      <w:proofErr w:type="spellStart"/>
      <w:r w:rsidRPr="00AF47A8">
        <w:rPr>
          <w:rFonts w:ascii="Times New Roman" w:hAnsi="Times New Roman" w:cs="Times New Roman"/>
        </w:rPr>
        <w:t>suppor</w:t>
      </w:r>
      <w:proofErr w:type="spellEnd"/>
      <w:r w:rsidR="00E67FBA" w:rsidRPr="00AF47A8">
        <w:rPr>
          <w:rFonts w:ascii="Times New Roman" w:hAnsi="Times New Roman" w:cs="Times New Roman"/>
        </w:rPr>
        <w:t>. L</w:t>
      </w:r>
      <w:r w:rsidRPr="00AF47A8">
        <w:rPr>
          <w:rFonts w:ascii="Times New Roman" w:hAnsi="Times New Roman" w:cs="Times New Roman"/>
        </w:rPr>
        <w:t>eaders must know their staff's potential to build organizational capacity</w:t>
      </w:r>
      <w:r w:rsidR="00E67FBA" w:rsidRPr="00AF47A8">
        <w:rPr>
          <w:rFonts w:ascii="Times New Roman" w:hAnsi="Times New Roman" w:cs="Times New Roman"/>
        </w:rPr>
        <w:t xml:space="preserve"> </w:t>
      </w:r>
      <w:r w:rsidR="00E67FBA" w:rsidRPr="00AF47A8">
        <w:rPr>
          <w:rFonts w:ascii="Times New Roman" w:hAnsi="Times New Roman" w:cs="Times New Roman"/>
        </w:rPr>
        <w:fldChar w:fldCharType="begin" w:fldLock="1"/>
      </w:r>
      <w:r w:rsidR="00E67FBA" w:rsidRPr="00AF47A8">
        <w:rPr>
          <w:rFonts w:ascii="Times New Roman" w:hAnsi="Times New Roman" w:cs="Times New Roman"/>
        </w:rPr>
        <w:instrText>ADDIN CSL_CITATION {"citationItems":[{"id":"ITEM-1","itemData":{"DOI":"10.1108/09654281011022441","ISSN":"09654283","abstract":"Purpose – The purpose of this paper is to describe and analyse the experiences of an intervention programme for development of health promoting leadership in Gothenburg in Sweden. The more specific purpose is to identify critical aspects of such a programme as part of the development of a health promoting workplace.Design/methodology/approach – A programme supporting managers in health promoting leadership was studied. The study was performed as a holistic case study design. In total, 17 semi‐structured interviews were conducted, supplemented with data from a leadership survey. The material was coded according to the principles of content analysis, resulting in the three main categories: comprehensiveness, integration and participation.Findings – The results show the importance of regarding the development of health promoting leadership as a contribution to the building of organisational capacity for health promoting workplaces. This requires a comprehensive approach, including both individual and structu...","author":[{"dropping-particle":"","family":"Eriksson","given":"Andrea","non-dropping-particle":"","parse-names":false,"suffix":""},{"dropping-particle":"","family":"Axelsson","given":"Runo","non-dropping-particle":"","parse-names":false,"suffix":""},{"dropping-particle":"","family":"Axelsson","given":"Susanna Bihari","non-dropping-particle":"","parse-names":false,"suffix":""}],"container-title":"Health Education","id":"ITEM-1","issued":{"date-parts":[["2010"]]},"title":"Development of health promoting leadership - experiences of a training programme","type":"article-journal"},"uris":["http://www.mendeley.com/documents/?uuid=c8bc5785-b478-4a66-af8c-a24c05220c46"]}],"mendeley":{"formattedCitation":"(28)","plainTextFormattedCitation":"(28)"},"properties":{"noteIndex":0},"schema":"https://github.com/citation-style-language/schema/raw/master/csl-citation.json"}</w:instrText>
      </w:r>
      <w:r w:rsidR="00E67FBA" w:rsidRPr="00AF47A8">
        <w:rPr>
          <w:rFonts w:ascii="Times New Roman" w:hAnsi="Times New Roman" w:cs="Times New Roman"/>
        </w:rPr>
        <w:fldChar w:fldCharType="separate"/>
      </w:r>
      <w:r w:rsidR="00E67FBA" w:rsidRPr="00AF47A8">
        <w:rPr>
          <w:rFonts w:ascii="Times New Roman" w:hAnsi="Times New Roman" w:cs="Times New Roman"/>
          <w:noProof/>
        </w:rPr>
        <w:t>(28)</w:t>
      </w:r>
      <w:r w:rsidR="00E67FBA" w:rsidRPr="00AF47A8">
        <w:rPr>
          <w:rFonts w:ascii="Times New Roman" w:hAnsi="Times New Roman" w:cs="Times New Roman"/>
        </w:rPr>
        <w:fldChar w:fldCharType="end"/>
      </w:r>
      <w:r w:rsidRPr="00AF47A8">
        <w:rPr>
          <w:rFonts w:ascii="Times New Roman" w:hAnsi="Times New Roman" w:cs="Times New Roman"/>
        </w:rPr>
        <w:t xml:space="preserve">. Therefore, the existence of a leader's role in knowing the potential of his staff can create clarity of responsibilities of each staff. It is done so that the </w:t>
      </w:r>
      <w:r w:rsidRPr="00AF47A8">
        <w:rPr>
          <w:rFonts w:ascii="Times New Roman" w:hAnsi="Times New Roman" w:cs="Times New Roman"/>
        </w:rPr>
        <w:lastRenderedPageBreak/>
        <w:t xml:space="preserve">resources at the community health </w:t>
      </w:r>
      <w:proofErr w:type="spellStart"/>
      <w:r w:rsidRPr="00AF47A8">
        <w:rPr>
          <w:rFonts w:ascii="Times New Roman" w:hAnsi="Times New Roman" w:cs="Times New Roman"/>
        </w:rPr>
        <w:t>center</w:t>
      </w:r>
      <w:proofErr w:type="spellEnd"/>
      <w:r w:rsidRPr="00AF47A8">
        <w:rPr>
          <w:rFonts w:ascii="Times New Roman" w:hAnsi="Times New Roman" w:cs="Times New Roman"/>
        </w:rPr>
        <w:t xml:space="preserve"> are well-absorbed so that limited human resources do not interfere with implementing promotive and preventive efforts.</w:t>
      </w:r>
    </w:p>
    <w:p w14:paraId="75100640" w14:textId="22A997D2" w:rsidR="00200750" w:rsidRPr="00AF47A8" w:rsidRDefault="00200750" w:rsidP="00087999">
      <w:pPr>
        <w:jc w:val="both"/>
        <w:rPr>
          <w:rFonts w:ascii="Times New Roman" w:hAnsi="Times New Roman" w:cs="Times New Roman"/>
        </w:rPr>
      </w:pPr>
    </w:p>
    <w:p w14:paraId="5ED18816" w14:textId="02C3C116" w:rsidR="00FA76C8" w:rsidRPr="00AF47A8" w:rsidRDefault="00FA76C8" w:rsidP="00087999">
      <w:pPr>
        <w:jc w:val="both"/>
        <w:rPr>
          <w:rFonts w:ascii="Times New Roman" w:hAnsi="Times New Roman" w:cs="Times New Roman"/>
          <w:b/>
          <w:bCs/>
        </w:rPr>
      </w:pPr>
      <w:r w:rsidRPr="00AF47A8">
        <w:rPr>
          <w:rFonts w:ascii="Times New Roman" w:hAnsi="Times New Roman" w:cs="Times New Roman"/>
          <w:b/>
          <w:bCs/>
        </w:rPr>
        <w:t>Conclusion</w:t>
      </w:r>
    </w:p>
    <w:p w14:paraId="627CE530" w14:textId="50B31F47" w:rsidR="00E3576F" w:rsidRPr="00AF47A8" w:rsidRDefault="00E3576F" w:rsidP="00087999">
      <w:pPr>
        <w:jc w:val="both"/>
        <w:rPr>
          <w:rFonts w:ascii="Times New Roman" w:hAnsi="Times New Roman" w:cs="Times New Roman"/>
        </w:rPr>
      </w:pPr>
      <w:r w:rsidRPr="00AF47A8">
        <w:rPr>
          <w:rFonts w:ascii="Times New Roman" w:hAnsi="Times New Roman" w:cs="Times New Roman"/>
        </w:rPr>
        <w:t>Based on the research conducted, nurses have challenges in implementing health promotion and prevention of NCD. These challenges include the paradigm of the utilization of health services, the enormous workload of nurses outside of their primary duties, and limited capabilities and advice. Therefore, nurses need support from various parties to face the challenges they are going through. The support needed in implementing health promotion and prevention of NCD includes resources, high commitment, and good management. This study provides recommendations to stakeholders in budgeting for NCD promotive and preventive activities. The recommendation is by setting a cadre training budget, appreciating health cadres, and procure supporting facilities to implement promotive and preventive efforts successfully. In addition, it is necessary to increase the capacity of health workers in promotive and preventive efforts by considering the implementation of training (communication training in advocating and service excellent training) and providing opportunities for nurses to continue nursing professional education.</w:t>
      </w:r>
    </w:p>
    <w:p w14:paraId="25928548" w14:textId="77777777" w:rsidR="00FA76C8" w:rsidRDefault="00FA76C8" w:rsidP="00087999">
      <w:pPr>
        <w:jc w:val="both"/>
        <w:rPr>
          <w:rFonts w:ascii="Times New Roman" w:hAnsi="Times New Roman" w:cs="Times New Roman"/>
          <w:sz w:val="24"/>
          <w:szCs w:val="24"/>
        </w:rPr>
      </w:pPr>
    </w:p>
    <w:p w14:paraId="39C19011" w14:textId="02CCB8CB" w:rsidR="00200750" w:rsidRPr="00AF47A8" w:rsidRDefault="00200750" w:rsidP="00AF47A8">
      <w:pPr>
        <w:jc w:val="both"/>
        <w:rPr>
          <w:rFonts w:ascii="Times New Roman" w:hAnsi="Times New Roman" w:cs="Times New Roman"/>
          <w:b/>
          <w:bCs/>
        </w:rPr>
      </w:pPr>
      <w:r w:rsidRPr="00AF47A8">
        <w:rPr>
          <w:rFonts w:ascii="Times New Roman" w:hAnsi="Times New Roman" w:cs="Times New Roman"/>
          <w:b/>
          <w:bCs/>
        </w:rPr>
        <w:t>Reference</w:t>
      </w:r>
    </w:p>
    <w:p w14:paraId="42AECA9C" w14:textId="0FC22C43"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b/>
          <w:bCs/>
        </w:rPr>
        <w:t>[</w:t>
      </w:r>
      <w:r w:rsidR="00200750" w:rsidRPr="00AF47A8">
        <w:rPr>
          <w:rFonts w:ascii="Times New Roman" w:hAnsi="Times New Roman" w:cs="Times New Roman"/>
          <w:b/>
          <w:bCs/>
        </w:rPr>
        <w:fldChar w:fldCharType="begin" w:fldLock="1"/>
      </w:r>
      <w:r w:rsidR="00200750" w:rsidRPr="00AF47A8">
        <w:rPr>
          <w:rFonts w:ascii="Times New Roman" w:hAnsi="Times New Roman" w:cs="Times New Roman"/>
          <w:b/>
          <w:bCs/>
        </w:rPr>
        <w:instrText xml:space="preserve">ADDIN Mendeley Bibliography CSL_BIBLIOGRAPHY </w:instrText>
      </w:r>
      <w:r w:rsidR="00200750" w:rsidRPr="00AF47A8">
        <w:rPr>
          <w:rFonts w:ascii="Times New Roman" w:hAnsi="Times New Roman" w:cs="Times New Roman"/>
          <w:b/>
          <w:bCs/>
        </w:rPr>
        <w:fldChar w:fldCharType="separate"/>
      </w:r>
      <w:r w:rsidR="00E67FBA" w:rsidRPr="00AF47A8">
        <w:rPr>
          <w:rFonts w:ascii="Times New Roman" w:hAnsi="Times New Roman" w:cs="Times New Roman"/>
          <w:noProof/>
        </w:rPr>
        <w:t>1</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World Health Organization (WHO). Non-communicable diseases Progress Monitor 2020. World Health Organization. Switzerland; 2020. </w:t>
      </w:r>
    </w:p>
    <w:p w14:paraId="469F9FBC" w14:textId="08FB7B73"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World Health Organization. Ottawa Charter for Health Promotion First International Conference on Health Promotion. Heal Promot. 1986; </w:t>
      </w:r>
    </w:p>
    <w:p w14:paraId="74BFB9B3" w14:textId="0C4C9436"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3</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United Nations World Commission on Environment and Development. Six Lines of Action To Promote Health in the 2030 Agenda for Sustainable Development. 2017;(1):1–28. Available from: http://www.who.int/gho/publications/world_health_statistics/2017/EN_WHS2017_Part1.pdf?ua=1</w:t>
      </w:r>
    </w:p>
    <w:p w14:paraId="7A43F006" w14:textId="57A0704E"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4</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Roden J, Jarvis L, Campbell-Crofts S, Whitehead D. Australian rural, remote and urban community nurses’ health promotion role and function. Health Promot Int. 2015; </w:t>
      </w:r>
    </w:p>
    <w:p w14:paraId="1B5C1AE1" w14:textId="255C5D04"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5</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Keleher, Parker. Health promotion by primary care nurses in Australian general practice. Collegian. 2013;20(4):215–21. </w:t>
      </w:r>
    </w:p>
    <w:p w14:paraId="377FF797" w14:textId="06065EB3"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6</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Casey D. Nurses’ perceptions, understanding and experiences of health promotion. J Clin Nurs. 2007;16(6):1039–49. </w:t>
      </w:r>
    </w:p>
    <w:p w14:paraId="434A2B21" w14:textId="2A22D603"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7</w:t>
      </w:r>
      <w:r>
        <w:rPr>
          <w:rFonts w:ascii="Times New Roman" w:hAnsi="Times New Roman" w:cs="Times New Roman"/>
          <w:noProof/>
        </w:rPr>
        <w:t>]</w:t>
      </w:r>
      <w:r w:rsidR="00E67FBA" w:rsidRPr="00AF47A8">
        <w:rPr>
          <w:rFonts w:ascii="Times New Roman" w:hAnsi="Times New Roman" w:cs="Times New Roman"/>
          <w:noProof/>
        </w:rPr>
        <w:tab/>
        <w:t xml:space="preserve">Creswell JW. Qualitative inquiry and research design: Choosing among five traditions. Vol. 9, Qualitative Health Research. 2007. 403 p. </w:t>
      </w:r>
    </w:p>
    <w:p w14:paraId="0F657193" w14:textId="2BDD8C2F"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8</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Casey D. Using action research to change health-promoting practice. Nurs Heal Sci. 2007;9(1):5–13. </w:t>
      </w:r>
    </w:p>
    <w:p w14:paraId="41C2CD0C" w14:textId="686187CF"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9</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Berman A, Snyder S, Frandsen G. Kozier&amp;Erb’s Fundamentals of nursing : Concepts, process, and practice [Internet]. 2016. Available from: http://www.nursing.pearsonhighered.com</w:t>
      </w:r>
    </w:p>
    <w:p w14:paraId="69412B7C" w14:textId="34D2B1CA"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0</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Pender N, Murdaugh C, Parsons MA. Health Promotion in Nursing. Pearson Education, Inc. </w:t>
      </w:r>
      <w:r w:rsidR="00E67FBA" w:rsidRPr="00AF47A8">
        <w:rPr>
          <w:rFonts w:ascii="Times New Roman" w:hAnsi="Times New Roman" w:cs="Times New Roman"/>
          <w:noProof/>
        </w:rPr>
        <w:lastRenderedPageBreak/>
        <w:t xml:space="preserve">2015. 342 p. </w:t>
      </w:r>
    </w:p>
    <w:p w14:paraId="042E23FE" w14:textId="4D2CE107"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1</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Brobeck E, Odencrants S. Health promotion practice and its implementation in Swedish health care. Int Nurs  … [Internet]. 2013;374–80. Available from: http://onlinelibrary.wiley.com/doi/10.1111/inr.12041/full</w:t>
      </w:r>
    </w:p>
    <w:p w14:paraId="792788FB" w14:textId="61F31098"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2</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Allender JA, Rector C, Kristine D. Warner. Community &amp; Public Health Nursing: Essentials of Nursing Research, 8th Ed. Handbook Promoting the Public’s Health. Lippincott Williams &amp; Wilkins; 2015. </w:t>
      </w:r>
    </w:p>
    <w:p w14:paraId="7CBF10D9" w14:textId="59E34085"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3</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McEwen M, Pullis B. Community-Based Nursing Practice. In: Community-based nursing: An introduction. 2018. </w:t>
      </w:r>
    </w:p>
    <w:p w14:paraId="48F644DA" w14:textId="64061AAE"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4</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Maijala V, Tossavainen K, Turunen H. Health promotion practices delivered by primary health care nurses: Elements for success in Finland. Appl Nurs Res. 2016;30:45–51. </w:t>
      </w:r>
    </w:p>
    <w:p w14:paraId="2ABC27F4" w14:textId="67571AD5"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5</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Hariyono W, Suryani D, Wulandari Y. Hubungan antara Beban Kerja, Stres Kerja dan Tingkat Konflik dengan Kelelahan Kerja Perawat di Rumah Sakit Islam Yogyakarta PDHI Kota Yogyakarta. Kes Mas J Fak Kesehat Masy Univ Ahmad Daulan [Internet]. 2009;3(3):25–36. Available from: https://www.neliti.com/publications/24895/hubungan-antara-beban-kerja-stres-kerja-dan-tingkat-konflik-dengan-kelelahan-ker</w:t>
      </w:r>
    </w:p>
    <w:p w14:paraId="0F557D6E" w14:textId="6AC6C58F"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6</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Wilhelmsson S, Lindberg M. Health promotion: Facilitators and barriers perceived by district nurses. Int J Nurs Pract. 2009; </w:t>
      </w:r>
    </w:p>
    <w:p w14:paraId="5DB9AADE" w14:textId="6FACC09B"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7</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Aldossary A, Barriball L, While A. The perceived health promotion practice of nurses in Saudi Arabia. Health Promot Int. 2013;28(3):431–41. </w:t>
      </w:r>
    </w:p>
    <w:p w14:paraId="36DCF28C" w14:textId="117187D2"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8</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Marquis, Huston. Leadership roles and management functions in nursing: theory and application. Lippincott &amp; Wilkins. 2012. </w:t>
      </w:r>
    </w:p>
    <w:p w14:paraId="5551ADEA" w14:textId="70B53B0C"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19</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DeCola P, Benton D, Peterson C, Matebeni D. Nurses’ potential to lead in non-communicable disease global crisis. Int Nurs Rev. 2012;59(3):321–30. </w:t>
      </w:r>
    </w:p>
    <w:p w14:paraId="3989C7AB" w14:textId="45CBC84D"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0</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Furunes T, Kaltveit A, Akerjordet K. Health-promoting leadership: A qualitative study from experienced nurses’ perspective. J Clin Nurs. 2018;27(23–24):4290–301. </w:t>
      </w:r>
    </w:p>
    <w:p w14:paraId="75BDC6E8" w14:textId="7931ADA0"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1</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Harmiyati L, Kurdi FN, Sulastri S. Pengaruh Karakteristik dan Kapabilitas Individu Serta Karakteristik Organisasi terhadap Persepsi Kinerja Perawat Perkesmas di Puskesmas Kota Palembang. J Kedokt dan Kesehat [Internet]. 2016;3(1):391–9. Available from: http://ejournal.unsri.ac.id/index.php/jkk/article/view/2866</w:t>
      </w:r>
    </w:p>
    <w:p w14:paraId="0C849FAE" w14:textId="608C0CF7"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2</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Lundberg K, Jong MC, Kristiansen L, Jong M. Health Promotion in Practice—District Nurses׳ Experiences of Working with Health Promotion and Lifestyle Interventions Among Patients at Risk of Developing Cardiovascular Disease. Explor J Sci Heal [Internet]. 2017;13(2):108–15. Available from: http://dx.doi.org/10.1016/j.explore.2016.12.001</w:t>
      </w:r>
    </w:p>
    <w:p w14:paraId="56EE912E" w14:textId="2699FDAE"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3</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Rasura M, Baldereschi M, Di Carlo A, Di Lisi F, Patella R, Piccardi B, et al. Effectiveness of public stroke educational interventions: A review. Eur J Neurol. 2014;21(1):11–20. </w:t>
      </w:r>
    </w:p>
    <w:p w14:paraId="194469AE" w14:textId="1E90E850"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4</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Roecker S, de Fátima Polo de Almeida Nunes E, Marcon SS. The Educational Work of Nurses in The Family Health Strategy. Texto e Context Enferm. 2013;22(1):157–65. </w:t>
      </w:r>
    </w:p>
    <w:p w14:paraId="7096F520" w14:textId="60F2BAC2"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5</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Heidemann ITSB, Alonso da Costa MFBN, Hermida PMV, Marçal CCB, Antonini FO, Cypriano CC. Health promotion practices in primary care groups. Glob Health Promot. 2019;26(1):25–32. </w:t>
      </w:r>
    </w:p>
    <w:p w14:paraId="6A46C050" w14:textId="4CE7930F"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6</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Nurrahima A. Small Grup Discussion Berbasis Jejaring Sosial: Metode Pembelajaran Alternatif </w:t>
      </w:r>
      <w:r w:rsidR="00E67FBA" w:rsidRPr="00AF47A8">
        <w:rPr>
          <w:rFonts w:ascii="Times New Roman" w:hAnsi="Times New Roman" w:cs="Times New Roman"/>
          <w:noProof/>
        </w:rPr>
        <w:lastRenderedPageBreak/>
        <w:t>Bagi Mahasiswa Profesi Ners Stase Keperawatan Komunitas. In: PROSIDING Seminar Nasional &amp; Lokakarya Uji Kompetensi Tenaga Kesehatan: P</w:t>
      </w:r>
      <w:r w:rsidRPr="00AF47A8">
        <w:rPr>
          <w:rFonts w:ascii="Times New Roman" w:hAnsi="Times New Roman" w:cs="Times New Roman"/>
          <w:noProof/>
        </w:rPr>
        <w:t>enguatan Sistem Uji Kompetensi Dalam Meningkatkan Kualitas Profesi Tenaga Kesehatan Untuk Memperkuat Daya Saing Bangsa Di Era Global. Lpuk–Nakes &amp; Unpa</w:t>
      </w:r>
      <w:r>
        <w:rPr>
          <w:rFonts w:ascii="Times New Roman" w:hAnsi="Times New Roman" w:cs="Times New Roman"/>
          <w:noProof/>
        </w:rPr>
        <w:t>d</w:t>
      </w:r>
      <w:r w:rsidR="00E67FBA" w:rsidRPr="00AF47A8">
        <w:rPr>
          <w:rFonts w:ascii="Times New Roman" w:hAnsi="Times New Roman" w:cs="Times New Roman"/>
          <w:noProof/>
        </w:rPr>
        <w:t xml:space="preserve">; 2017. p. 61–71. </w:t>
      </w:r>
    </w:p>
    <w:p w14:paraId="374CA849" w14:textId="5846CAC0"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7</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Pool IA, Poell RF, Berings MGMC, Ten Cate O. Strategies for continuing professional development among younger, middle-aged, and older nurses: A biographical approach. Int J Nurs Stud. 2015; </w:t>
      </w:r>
    </w:p>
    <w:p w14:paraId="12E0CF97" w14:textId="61ED234D" w:rsidR="00E67FBA" w:rsidRPr="00AF47A8" w:rsidRDefault="003578C1" w:rsidP="00AF47A8">
      <w:pPr>
        <w:widowControl w:val="0"/>
        <w:autoSpaceDE w:val="0"/>
        <w:autoSpaceDN w:val="0"/>
        <w:adjustRightInd w:val="0"/>
        <w:spacing w:line="240" w:lineRule="auto"/>
        <w:ind w:left="640" w:hanging="640"/>
        <w:jc w:val="both"/>
        <w:rPr>
          <w:rFonts w:ascii="Times New Roman" w:hAnsi="Times New Roman" w:cs="Times New Roman"/>
          <w:noProof/>
        </w:rPr>
      </w:pPr>
      <w:r>
        <w:rPr>
          <w:rFonts w:ascii="Times New Roman" w:hAnsi="Times New Roman" w:cs="Times New Roman"/>
          <w:noProof/>
        </w:rPr>
        <w:t>[</w:t>
      </w:r>
      <w:r w:rsidR="00E67FBA" w:rsidRPr="00AF47A8">
        <w:rPr>
          <w:rFonts w:ascii="Times New Roman" w:hAnsi="Times New Roman" w:cs="Times New Roman"/>
          <w:noProof/>
        </w:rPr>
        <w:t>28</w:t>
      </w:r>
      <w:r>
        <w:rPr>
          <w:rFonts w:ascii="Times New Roman" w:hAnsi="Times New Roman" w:cs="Times New Roman"/>
          <w:noProof/>
        </w:rPr>
        <w:t>]</w:t>
      </w:r>
      <w:r w:rsidR="00E67FBA" w:rsidRPr="00AF47A8">
        <w:rPr>
          <w:rFonts w:ascii="Times New Roman" w:hAnsi="Times New Roman" w:cs="Times New Roman"/>
          <w:noProof/>
        </w:rPr>
        <w:t xml:space="preserve"> </w:t>
      </w:r>
      <w:r w:rsidR="00E67FBA" w:rsidRPr="00AF47A8">
        <w:rPr>
          <w:rFonts w:ascii="Times New Roman" w:hAnsi="Times New Roman" w:cs="Times New Roman"/>
          <w:noProof/>
        </w:rPr>
        <w:tab/>
        <w:t xml:space="preserve">Eriksson A, Axelsson R, Axelsson SB. Development of health promoting leadership - experiences of a training programme. Health Educ. 2010; </w:t>
      </w:r>
    </w:p>
    <w:p w14:paraId="02D9FAD3" w14:textId="66D93E10" w:rsidR="00200750" w:rsidRPr="00AF47A8" w:rsidRDefault="00200750" w:rsidP="00AF47A8">
      <w:pPr>
        <w:jc w:val="both"/>
        <w:rPr>
          <w:rFonts w:ascii="Times New Roman" w:hAnsi="Times New Roman" w:cs="Times New Roman"/>
          <w:b/>
          <w:bCs/>
        </w:rPr>
      </w:pPr>
      <w:r w:rsidRPr="00AF47A8">
        <w:rPr>
          <w:rFonts w:ascii="Times New Roman" w:hAnsi="Times New Roman" w:cs="Times New Roman"/>
          <w:b/>
          <w:bCs/>
        </w:rPr>
        <w:fldChar w:fldCharType="end"/>
      </w:r>
    </w:p>
    <w:sectPr w:rsidR="00200750" w:rsidRPr="00AF47A8" w:rsidSect="00AF47A8">
      <w:pgSz w:w="11906" w:h="16838"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ADE"/>
    <w:rsid w:val="00005819"/>
    <w:rsid w:val="000079A6"/>
    <w:rsid w:val="00087999"/>
    <w:rsid w:val="00087ADE"/>
    <w:rsid w:val="0009555C"/>
    <w:rsid w:val="000B00DE"/>
    <w:rsid w:val="00163D2C"/>
    <w:rsid w:val="001B17CE"/>
    <w:rsid w:val="001E3098"/>
    <w:rsid w:val="001E393A"/>
    <w:rsid w:val="00200750"/>
    <w:rsid w:val="00242050"/>
    <w:rsid w:val="002B78A5"/>
    <w:rsid w:val="003578C1"/>
    <w:rsid w:val="00414D9C"/>
    <w:rsid w:val="00496C8E"/>
    <w:rsid w:val="004B0464"/>
    <w:rsid w:val="004C412E"/>
    <w:rsid w:val="004D4AB3"/>
    <w:rsid w:val="004E512E"/>
    <w:rsid w:val="005457DF"/>
    <w:rsid w:val="00570DCD"/>
    <w:rsid w:val="005B1868"/>
    <w:rsid w:val="00621916"/>
    <w:rsid w:val="00650680"/>
    <w:rsid w:val="00685677"/>
    <w:rsid w:val="00694B37"/>
    <w:rsid w:val="00735F1D"/>
    <w:rsid w:val="00772FB2"/>
    <w:rsid w:val="0078704A"/>
    <w:rsid w:val="007904EB"/>
    <w:rsid w:val="0084195C"/>
    <w:rsid w:val="008B5D17"/>
    <w:rsid w:val="009A724D"/>
    <w:rsid w:val="009D288E"/>
    <w:rsid w:val="009D5BBD"/>
    <w:rsid w:val="00AF47A8"/>
    <w:rsid w:val="00B413F3"/>
    <w:rsid w:val="00BA378B"/>
    <w:rsid w:val="00C33928"/>
    <w:rsid w:val="00D03E37"/>
    <w:rsid w:val="00D56096"/>
    <w:rsid w:val="00E3576F"/>
    <w:rsid w:val="00E67FBA"/>
    <w:rsid w:val="00ED2186"/>
    <w:rsid w:val="00F166E1"/>
    <w:rsid w:val="00F200BC"/>
    <w:rsid w:val="00F472E0"/>
    <w:rsid w:val="00F622A3"/>
    <w:rsid w:val="00FA76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1430D"/>
  <w15:chartTrackingRefBased/>
  <w15:docId w15:val="{7C2E409B-9F8B-4E56-8980-5E3838EC6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AD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87AD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870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B5ED4-E8E7-475B-BD87-98D3B8E90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3</Pages>
  <Words>23986</Words>
  <Characters>136723</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yani Istifada</dc:creator>
  <cp:keywords/>
  <dc:description/>
  <cp:lastModifiedBy>Rizkiyani Istifada</cp:lastModifiedBy>
  <cp:revision>25</cp:revision>
  <dcterms:created xsi:type="dcterms:W3CDTF">2022-01-15T14:48:00Z</dcterms:created>
  <dcterms:modified xsi:type="dcterms:W3CDTF">2022-01-1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abdd7d-f786-32d2-9030-a562d3818f36</vt:lpwstr>
  </property>
  <property fmtid="{D5CDD505-2E9C-101B-9397-08002B2CF9AE}" pid="24" name="Mendeley Citation Style_1">
    <vt:lpwstr>http://www.zotero.org/styles/vancouver</vt:lpwstr>
  </property>
</Properties>
</file>